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681722F" w14:textId="7D0D7351" w:rsidR="00E95465" w:rsidRPr="00D912DE" w:rsidRDefault="00E95465" w:rsidP="00E95465">
      <w:pPr>
        <w:pStyle w:val="Heading1"/>
        <w:rPr>
          <w:rFonts w:ascii="Sitka Text" w:hAnsi="Sitka Text"/>
        </w:rPr>
      </w:pPr>
      <w:r w:rsidRPr="00D912DE">
        <w:rPr>
          <w:rFonts w:ascii="Sitka Text" w:hAnsi="Sitka Text"/>
        </w:rPr>
        <w:t xml:space="preserve">Study 3: Characterize adaptations to </w:t>
      </w:r>
      <w:r w:rsidR="00A67B95" w:rsidRPr="00D912DE">
        <w:rPr>
          <w:rFonts w:ascii="Sitka Text" w:hAnsi="Sitka Text"/>
        </w:rPr>
        <w:t>bilateral</w:t>
      </w:r>
      <w:r w:rsidRPr="00D912DE">
        <w:rPr>
          <w:rFonts w:ascii="Sitka Text" w:hAnsi="Sitka Text"/>
        </w:rPr>
        <w:t xml:space="preserve"> Phase-Dependent Speed Variation in healthy subjects.</w:t>
      </w:r>
    </w:p>
    <w:p w14:paraId="251E0993" w14:textId="39582D9B" w:rsidR="00986776" w:rsidRPr="00D912DE" w:rsidRDefault="00986776" w:rsidP="00986776">
      <w:pPr>
        <w:pStyle w:val="Heading2"/>
        <w:rPr>
          <w:rFonts w:ascii="Sitka Text" w:hAnsi="Sitka Text"/>
        </w:rPr>
      </w:pPr>
      <w:r w:rsidRPr="00D912DE">
        <w:rPr>
          <w:rFonts w:ascii="Sitka Text" w:hAnsi="Sitka Text"/>
        </w:rPr>
        <w:t>Introduction</w:t>
      </w:r>
    </w:p>
    <w:p w14:paraId="0C6206A0" w14:textId="517F67F4" w:rsidR="00986776" w:rsidRDefault="00986776" w:rsidP="00986776">
      <w:pPr>
        <w:tabs>
          <w:tab w:val="left" w:pos="3690"/>
        </w:tabs>
        <w:rPr>
          <w:rFonts w:ascii="Sitka Text" w:hAnsi="Sitka Text"/>
        </w:rPr>
      </w:pPr>
      <w:r w:rsidRPr="00D912DE">
        <w:rPr>
          <w:rFonts w:ascii="Sitka Text" w:hAnsi="Sitka Text"/>
        </w:rPr>
        <w:t xml:space="preserve">In elderly individuals, slower walking speeds are associated with an increased risk of falls </w:t>
      </w:r>
      <w:r w:rsidRPr="00D912DE">
        <w:rPr>
          <w:rFonts w:ascii="Sitka Text" w:hAnsi="Sitka Text"/>
        </w:rPr>
        <w:fldChar w:fldCharType="begin"/>
      </w:r>
      <w:r w:rsidR="00B360CE">
        <w:rPr>
          <w:rFonts w:ascii="Sitka Text" w:hAnsi="Sitka Text"/>
        </w:rPr>
        <w:instrText xml:space="preserve"> ADDIN ZOTERO_ITEM CSL_CITATION {"citationID":"sel9PeBj","properties":{"formattedCitation":"(Bergen, Stevens, and Burns 2016)","plainCitation":"(Bergen, Stevens, and Burns 2016)","noteIndex":0},"citationItems":[{"id":2521,"uris":["http://zotero.org/users/6521837/items/9NT4W32Z"],"itemData":{"id":2521,"type":"article-journal","container-title":"MMWR. Morbidity and Mortality Weekly Report","DOI":"10.15585/mmwr.mm6537a2","ISSN":"0149-2195, 1545-861X","issue":"37","journalAbbreviation":"MMWR Morb. Mortal. Wkly. Rep.","language":"en","page":"993-998","source":"DOI.org (Crossref)","title":"Falls and Fall Injuries Among Adults Aged ≥65 Years — United States, 2014","volume":"65","author":[{"family":"Bergen","given":"Gwen"},{"family":"Stevens","given":"Mark R."},{"family":"Burns","given":"Elizabeth R."}],"issued":{"date-parts":[["2016",9,23]]}}}],"schema":"https://github.com/citation-style-language/schema/raw/master/csl-citation.json"} </w:instrText>
      </w:r>
      <w:r w:rsidRPr="00D912DE">
        <w:rPr>
          <w:rFonts w:ascii="Sitka Text" w:hAnsi="Sitka Text"/>
        </w:rPr>
        <w:fldChar w:fldCharType="separate"/>
      </w:r>
      <w:r w:rsidR="00815849" w:rsidRPr="00815849">
        <w:rPr>
          <w:rFonts w:ascii="Sitka Text" w:hAnsi="Sitka Text"/>
          <w:sz w:val="22"/>
        </w:rPr>
        <w:t>(Bergen, Stevens, and Burns 2016)</w:t>
      </w:r>
      <w:r w:rsidRPr="00D912DE">
        <w:rPr>
          <w:rFonts w:ascii="Sitka Text" w:hAnsi="Sitka Text"/>
        </w:rPr>
        <w:fldChar w:fldCharType="end"/>
      </w:r>
      <w:r w:rsidRPr="00D912DE">
        <w:rPr>
          <w:rFonts w:ascii="Sitka Text" w:hAnsi="Sitka Text"/>
        </w:rPr>
        <w:t xml:space="preserve"> and death </w:t>
      </w:r>
      <w:r w:rsidRPr="00D912DE">
        <w:rPr>
          <w:rFonts w:ascii="Sitka Text" w:hAnsi="Sitka Text"/>
        </w:rPr>
        <w:fldChar w:fldCharType="begin"/>
      </w:r>
      <w:r w:rsidR="00B360CE">
        <w:rPr>
          <w:rFonts w:ascii="Sitka Text" w:hAnsi="Sitka Text"/>
        </w:rPr>
        <w:instrText xml:space="preserve"> ADDIN ZOTERO_ITEM CSL_CITATION {"citationID":"fHonFwW3","properties":{"formattedCitation":"(Hardy et al. 2007)","plainCitation":"(Hardy et al. 2007)","noteIndex":0},"citationItems":[{"id":3869,"uris":["http://zotero.org/users/6521837/items/8JG7VE5R"],"itemData":{"id":3869,"type":"article-journal","abstract":"OBJECTIVES: To estimate the relationship between 1-year improvement in measures of health and physical function and 8-year survival.\nDESIGN: Prospective cohort study.\nSETTING: Medicare health maintenance organization and Veterans Affairs primary care programs.\nPARTICIPANTS: Persons aged 65 and older (N=439).\nMEASUREMENTS: Six measures of health and function assessed at baseline and quarterly over 1 year. Participants were classified as improved at 1 year, transiently improved, or never improved for each measure using a priori definitions of meaningful change: gait speed (usual walking pace over 4 m), 0.1 m/s; Short Physical Performance Battery, 1 point; Medical Outcomes Study 36-item Short Form Health Survey physical function, 10 points; EuroQol, 0.1 point; National Health Interview activity of daily living scale, 2 points; and global health change, two levels or reaching the ceiling. Mortality was ascertained from the National Death Index. Covariates included demographics, comorbidity, cognitive function, and hospitalization.\nRESULTS: Of the six measures, only improved gait speed was associated with survival. Mortality after 8 years was 31.6%, 41.2%, and 49.3% for those with improved, transiently improved, and never improved gait speed, respectively. The survival benefit for improvement at 1 year persisted after adjustment for covariates (hazard ratio=0.42, 95% confidence interval=0.29-0.61, P&lt;.001) and was consistent across subgroups based on age, sex, ethnicity, initial gait speed, healthcare system, and hospitalization.\nCONCLUSION: Improvement in usual gait speed predicts a substantial reduction in mortality. Because gait speed is easily measured, clinically interpretable, and potentially modifiable, it may be a useful \"vital sign\" for older adults. Further research is needed to determine whether interventions to improve gait speed affect survival.","container-title":"Journal of the American Geriatrics Society","DOI":"10.1111/j.1532-5415.2007.01413.x","ISSN":"1532-5415","issue":"11","journalAbbreviation":"J Am Geriatr Soc","language":"eng","note":"PMID: 17916121","page":"1727-1734","source":"PubMed","title":"Improvement in usual gait speed predicts better survival in older adults","volume":"55","author":[{"family":"Hardy","given":"Susan E."},{"family":"Perera","given":"Subashan"},{"family":"Roumani","given":"Yazan F."},{"family":"Chandler","given":"Julie M."},{"family":"Studenski","given":"Stephanie A."}],"issued":{"date-parts":[["2007",11]]}}}],"schema":"https://github.com/citation-style-language/schema/raw/master/csl-citation.json"} </w:instrText>
      </w:r>
      <w:r w:rsidRPr="00D912DE">
        <w:rPr>
          <w:rFonts w:ascii="Sitka Text" w:hAnsi="Sitka Text"/>
        </w:rPr>
        <w:fldChar w:fldCharType="separate"/>
      </w:r>
      <w:r w:rsidR="00815849" w:rsidRPr="00815849">
        <w:rPr>
          <w:rFonts w:ascii="Sitka Text" w:hAnsi="Sitka Text"/>
          <w:sz w:val="22"/>
        </w:rPr>
        <w:t>(Hardy et al. 2007)</w:t>
      </w:r>
      <w:r w:rsidRPr="00D912DE">
        <w:rPr>
          <w:rFonts w:ascii="Sitka Text" w:hAnsi="Sitka Text"/>
        </w:rPr>
        <w:fldChar w:fldCharType="end"/>
      </w:r>
      <w:r w:rsidRPr="00D912DE">
        <w:rPr>
          <w:rFonts w:ascii="Sitka Text" w:hAnsi="Sitka Text"/>
        </w:rPr>
        <w:t>. Decreases in walking speed with age can be predicted by increases in the metabolic cost of walking as individuals age</w:t>
      </w:r>
      <w:r w:rsidRPr="00D912DE">
        <w:rPr>
          <w:rFonts w:ascii="Sitka Text" w:hAnsi="Sitka Text"/>
        </w:rPr>
        <w:fldChar w:fldCharType="begin"/>
      </w:r>
      <w:r w:rsidR="00B360CE">
        <w:rPr>
          <w:rFonts w:ascii="Sitka Text" w:hAnsi="Sitka Text"/>
        </w:rPr>
        <w:instrText xml:space="preserve"> ADDIN ZOTERO_ITEM CSL_CITATION {"citationID":"VmXOarmS","properties":{"formattedCitation":"(Schrack et al. 2012)","plainCitation":"(Schrack et al. 2012)","noteIndex":0},"citationItems":[{"id":3557,"uris":["http://zotero.org/users/6521837/items/BD5IV4YC"],"itemData":{"id":3557,"type":"article-journal","abstract":"Objectives\nSlow walking speed is strongly associated with older age, but mechanisms underlying this relationship are not well-understood. We hypothesize that slow gait represents a compensatory strategy to reduce the energetic cost of walking with age.\n\nDesign\nCross-sectional analysis.\n\nSetting\nCommunity-dwelling volunteers from the Baltimore Longitudinal Study of Aging (BLSA).\n\nParticipants\n420 community-dwelling persons aged 32 to 96 (mean 68.1 ± 12.5) who underwent a physical examination, physical function testing, and energy expenditure assessment.\n\nMeasurements\nEnergy expenditure per minute (ml/kg/min) and per meter (ml/kg/m) during 2.5 minutes of overground walking at customary speed, and usual gait speed over six meters (m/s) were examined. General linear regression models were used to assess the relationship between customary walking energy expenditure and usual gait speed, adjusted for potential confounders including smoking, medical diagnoses, walking-related pain, and balance difficulty.\n\nResults\nUsual gait speed was slower with increasing age after age 65. Energy expenditure per minute during customary walking averaged 13.0 ml/kg/min (± 2.8) and was independent of age (ρ &lt; 0.01, p = .88). In contrast, energy expenditure per meter walked was progressively higher after age 65 (ρ = 0.35, p &lt; .001) and heightened after age 80 (ρ = 0.57, p &lt; .001), mirroring the observed pattern of usual gait speed. This relationship remained significant after adjusting for multiple impairments and comorbidities.\n\nConclusion\nThese observations support the hypothesis that slower gait at older ages may reflect a compensatory action to offset a greater energetic cost of walking associated with aging and chronic conditions. Future studies should evaluate the specific mechanisms that contribute to this phenomenon as novel targets for clinical intervention.","container-title":"Journal of the American Geriatrics Society","DOI":"10.1111/j.1532-5415.2012.04153.x","ISSN":"0002-8614","issue":"10","journalAbbreviation":"J Am Geriatr Soc","note":"PMID: 23035640\nPMCID: PMC3470763","page":"1811-1816","source":"PubMed Central","title":"The Role of Energetic Cost in the Age-Related Slowing of Gait Speed","volume":"60","author":[{"family":"Schrack","given":"Jennifer A."},{"family":"Simonsick","given":"Eleanor M."},{"family":"Chaves","given":"Paulo H.M."},{"family":"Ferrucci","given":"Luigi"}],"issued":{"date-parts":[["2012",10]]}}}],"schema":"https://github.com/citation-style-language/schema/raw/master/csl-citation.json"} </w:instrText>
      </w:r>
      <w:r w:rsidRPr="00D912DE">
        <w:rPr>
          <w:rFonts w:ascii="Sitka Text" w:hAnsi="Sitka Text"/>
        </w:rPr>
        <w:fldChar w:fldCharType="separate"/>
      </w:r>
      <w:r w:rsidR="00815849" w:rsidRPr="00815849">
        <w:rPr>
          <w:rFonts w:ascii="Sitka Text" w:hAnsi="Sitka Text"/>
          <w:sz w:val="22"/>
        </w:rPr>
        <w:t>(Schrack et al. 2012)</w:t>
      </w:r>
      <w:r w:rsidRPr="00D912DE">
        <w:rPr>
          <w:rFonts w:ascii="Sitka Text" w:hAnsi="Sitka Text"/>
        </w:rPr>
        <w:fldChar w:fldCharType="end"/>
      </w:r>
      <w:r w:rsidRPr="00D912DE">
        <w:rPr>
          <w:rFonts w:ascii="Sitka Text" w:hAnsi="Sitka Text"/>
        </w:rPr>
        <w:t>. One of the primary contributors to an increasing metabolic cost of walking as individuals age is the tendency to decrease ankle plantarflexion (PF) joint torques and increase hip joint torques throughout the gait cycle</w:t>
      </w:r>
      <w:r w:rsidRPr="00D912DE">
        <w:rPr>
          <w:rFonts w:ascii="Sitka Text" w:hAnsi="Sitka Text"/>
        </w:rPr>
        <w:fldChar w:fldCharType="begin"/>
      </w:r>
      <w:r w:rsidR="00B360CE">
        <w:rPr>
          <w:rFonts w:ascii="Sitka Text" w:hAnsi="Sitka Text"/>
        </w:rPr>
        <w:instrText xml:space="preserve"> ADDIN ZOTERO_ITEM CSL_CITATION {"citationID":"BcSObx4a","properties":{"formattedCitation":"(Delabastita et al. 2021)","plainCitation":"(Delabastita et al. 2021)","noteIndex":0},"citationItems":[{"id":4036,"uris":["http://zotero.org/users/6521837/items/TXMZDBNK"],"itemData":{"id":4036,"type":"article-journal","abstract":"Age-related neural and musculoskeletal declines affect mobility and the quality of life of older adults. To date, the mechanisms underlying reduced walking economy in older adults still remain elusive. In this study, we wanted to investigate which biomechanical factors were associated with the higher energy cost of walking in older compared with young adults. Fourteen younger (24 ± 2 years) and fourteen older (74 ± 4 years) adults were tested. Plantarflexor strength and Achilles tendon stiffness were evaluated during a dynamometer test. Medial gastrocnemius fascicle length, ground reaction forces, joint kinematics, and oxygen consumption were measured during walking treadmill at 0.83 and 1.39 m.s−1. Energy cost of walking, lower-limb joint mechanics, muscle-tendon unit, and tendinous tissues length were calculated. The energy cost of walking was higher at 0.83 m.s-1 (+16%; P = .005) and plantarflexor strength lower (−31%; P = .007) in older adults. Achilles tendon stiffness and medial gastrocnemius fascicle length changes did not differ between older and young adults. The reduction in ankle mechanics was compensated by increases in hip mechanics in older adults during walking. The hip extensor moment was the only significant predictor of the energy cost of walking (adjusted R2: 0.35-0.38). The higher energy cost in older adults is mainly associated with their distal-to-proximal redistribution of joint mechanics during walking possibly due to plantarflexor weakness. In our study, medial gastrocnemius fascicle and tendinous tissue behavior did not explain the higher energy cost of walking in older compared to young adults.","container-title":"Scandinavian Journal of Medicine &amp; Science in Sports","DOI":"10.1111/sms.13929","ISSN":"1600-0838","issue":"5","language":"en","license":"© 2021 John Wiley &amp; Sons A/S. Published by John Wiley &amp; Sons Ltd","note":"_eprint: https://onlinelibrary.wiley.com/doi/pdf/10.1111/sms.13929","page":"1036-1047","source":"Wiley Online Library","title":"Distal-to-proximal joint mechanics redistribution is a main contributor to reduced walking economy in older adults","volume":"31","author":[{"family":"Delabastita","given":"Tijs"},{"family":"Hollville","given":"Enzo"},{"family":"Catteau","given":"Andreas"},{"family":"Cortvriendt","given":"Philip"},{"family":"De Groote","given":"Friedl"},{"family":"Vanwanseele","given":"Benedicte"}],"issued":{"date-parts":[["2021"]]}}}],"schema":"https://github.com/citation-style-language/schema/raw/master/csl-citation.json"} </w:instrText>
      </w:r>
      <w:r w:rsidRPr="00D912DE">
        <w:rPr>
          <w:rFonts w:ascii="Sitka Text" w:hAnsi="Sitka Text"/>
        </w:rPr>
        <w:fldChar w:fldCharType="separate"/>
      </w:r>
      <w:r w:rsidR="00815849" w:rsidRPr="00815849">
        <w:rPr>
          <w:rFonts w:ascii="Sitka Text" w:hAnsi="Sitka Text"/>
          <w:sz w:val="22"/>
        </w:rPr>
        <w:t>(Delabastita et al. 2021)</w:t>
      </w:r>
      <w:r w:rsidRPr="00D912DE">
        <w:rPr>
          <w:rFonts w:ascii="Sitka Text" w:hAnsi="Sitka Text"/>
        </w:rPr>
        <w:fldChar w:fldCharType="end"/>
      </w:r>
      <w:r w:rsidRPr="00D912DE">
        <w:rPr>
          <w:rFonts w:ascii="Sitka Text" w:hAnsi="Sitka Text"/>
        </w:rPr>
        <w:t xml:space="preserve">. This “proximal shift” in joint torques is one of the hallmarks of aging gait </w:t>
      </w:r>
      <w:r w:rsidRPr="00D912DE">
        <w:rPr>
          <w:rFonts w:ascii="Sitka Text" w:hAnsi="Sitka Text"/>
        </w:rPr>
        <w:fldChar w:fldCharType="begin"/>
      </w:r>
      <w:r w:rsidR="00B360CE">
        <w:rPr>
          <w:rFonts w:ascii="Sitka Text" w:hAnsi="Sitka Text"/>
        </w:rPr>
        <w:instrText xml:space="preserve"> ADDIN ZOTERO_ITEM CSL_CITATION {"citationID":"6snDaJ3X","properties":{"formattedCitation":"(DeVita and Hortobagyi 2000; Kerrigan et al. 1998; Silder, Heiderscheit, and Thelen 2008)","plainCitation":"(DeVita and Hortobagyi 2000; Kerrigan et al. 1998; Silder, Heiderscheit, and Thelen 2008)","noteIndex":0},"citationItems":[{"id":2358,"uris":["http://zotero.org/users/6521837/items/EB4WCK95"],"itemData":{"id":2358,"type":"article-journal","abstract":"At self-selected walking speeds, elderly compared with young adults generate decreased joint torques and powers in the lower extremity. These differences may be actual gait-limiting factors and neuromuscular adaptations with age or simply a consciously selected motor pattern to produce a slower gait. The purpose of the study was to compare joint torques and powers of young and elderly adults walking at the same speed. Twelve elderly and fourteen young adults (ages 69 and 21 yr) walked at 1.48 m/s over a force platform while being videotaped. Hip, knee, and ankle torques and powers were calculated from the reaction force and kinematic data. A support torque was calculated as the sum of the three joint torques. Extensor angular impulse during stance and positive work at each joint were derived from the torques and powers. Step length was 4% shorter and cadence was 4% higher in elderly adults (both P &lt; 0.05) compared with young adults. Support angular impulse was nearly identical between groups, but elderly adults had 58% greater angular impulse and 279% more work at the hip, 50% less angular impulse and 39% less work at the knee, and 23% less angular impulse and 29% less work at the ankle compared with young adults ( t-test, all P &lt; 0.05). Age caused a redistribution of joint torques and powers, with the elderly using their hip extensors more and their knee extensors and ankle plantar flexors less than young adults when walking at the same speed. Along with a reduction in motor and sensory functions, the natural history of aging causes a shift in the locus of function in motor performance.","container-title":"Journal of Applied Physiology","DOI":"10.1152/jappl.2000.88.5.1804","ISSN":"8750-7587, 1522-1601","issue":"5","journalAbbreviation":"Journal of Applied Physiology","language":"en","page":"1804-1811","source":"DOI.org (Crossref)","title":"Age causes a redistribution of joint torques and powers during gait","volume":"88","author":[{"family":"DeVita","given":"Paul"},{"family":"Hortobagyi","given":"Tibor"}],"issued":{"date-parts":[["2000",5,1]]}}},{"id":3127,"uris":["http://zotero.org/users/6521837/items/RTJ9L5IR"],"itemData":{"id":3127,"type":"article-journal","abstract":"OBJECTIVES: It is not known whether changes in the biomechanics of elderly gait are related to aging per se, or to reduced walking speed in this population. The goals of the present study were to identify specific biomechanical changes, independent of speed, that might impair gait performance in healthy older people by identifying age-associated changes in the biomechanics of gait, and to determine which of these changes persist at increased walking speed.\nDESIGN: Stereophotogrammetric and force platform data were collected. Differences in peak joint motion (kinematic) and joint moment and power (kinetic) values between healthy young and elderly subjects at comfortable and increased walking speed were measured.\nSETTING: A gait laboratory.\nSUBJECTS: Thirty-one healthy elderly (age 65 to 84 years) and 31 healthy young adult subjects (age 18 to 36 years), all without known neurologic, musculoskeletal, cardiac, or pulmonary problems.\nMAIN OUTCOME MEASURES: All major peak kinematic and kinetic variables during the gait cycle.\nRESULTS: Several kinematic and kinetic differences between young and elderly adults were found that did not persist when walking speed was increased. Differences that persisted at both comfortable and fast walking speeds were reduced peak hip extension, increased anterior pelvic tilt, and reduced ankle plantarflexion and ankle power generation.\nCONCLUSION: Gait performance in the elderly may be limited by both subtle hip flexion contracture and ankle plantarflexor concentric weakness. Results of the current study should motivate future experimental trials of specific hip flexor stretching and ankle plantarflexor concentric strengthening exercises to preserve and potentially improve walking performance in the elderly.","container-title":"Archives of Physical Medicine and Rehabilitation","DOI":"10.1016/s0003-9993(98)90013-2","ISSN":"0003-9993","issue":"3","journalAbbreviation":"Arch Phys Med Rehabil","language":"eng","note":"PMID: 9523785","page":"317-322","source":"PubMed","title":"Biomechanical gait alterations independent of speed in the healthy elderly: evidence for specific limiting impairments","title-short":"Biomechanical gait alterations independent of speed in the healthy elderly","volume":"79","author":[{"family":"Kerrigan","given":"D. C."},{"family":"Todd","given":"M. K."},{"family":"Della Croce","given":"U."},{"family":"Lipsitz","given":"L. A."},{"family":"Collins","given":"J. J."}],"issued":{"date-parts":[["1998",3]]}}},{"id":2499,"uris":["http://zotero.org/users/6521837/items/LRISU2ZT"],"itemData":{"id":2499,"type":"article-journal","abstract":"The objectives of this study were to characterize the active and passive contributions to joint kinetics during walking in healthy young and older adults, and assess whether isokinetic ankle strength is associated with ankle power output during walking. Twenty healthy young (18–35 years) and 20 healthy older (65–85 years) adults participated in this study. We measured subject-specific passiveelastic joint moment-angle relationships in the lower extremity and tested maximum isokinetic ankle strength at 30deg/sec. Passive moment-angle relationships were used to estimate active and passive joint moment, power, and work quantities during walking at 80, 100, and 120% of preferred walking speed. There were no significant differences in walking speed, step length, or cadence between the older and young adults. However, the older adults produced significantly more net positive work at the hip but less net positive work at the ankle at all walking speeds. Passive contributions to hip and ankle work did not significantly differ between groups, inferring that the older adults generated the additional hip work actively. Maximum isokinetic ankle strength was significantly less in the older adults, and correlated with peak positive plantar-flexor power at both the preferred and fast walking speeds. The results of this study suggest that age-related shifts in joint kinetics do not arise as a result of increased passive hip joint stiffness, but seem to be reflected in plantar-flexor weakness.","container-title":"Journal of Biomechanics","DOI":"10.1016/j.jbiomech.2008.02.016","ISSN":"00219290","issue":"7","journalAbbreviation":"Journal of Biomechanics","language":"en","page":"1520-1527","source":"DOI.org (Crossref)","title":"Active and passive contributions to joint kinetics during walking in older adults","volume":"41","author":[{"family":"Silder","given":"Amy"},{"family":"Heiderscheit","given":"Bryan"},{"family":"Thelen","given":"Darryl G."}],"issued":{"date-parts":[["2008",1]]}}}],"schema":"https://github.com/citation-style-language/schema/raw/master/csl-citation.json"} </w:instrText>
      </w:r>
      <w:r w:rsidRPr="00D912DE">
        <w:rPr>
          <w:rFonts w:ascii="Sitka Text" w:hAnsi="Sitka Text"/>
        </w:rPr>
        <w:fldChar w:fldCharType="separate"/>
      </w:r>
      <w:r w:rsidR="00815849" w:rsidRPr="00815849">
        <w:rPr>
          <w:rFonts w:ascii="Sitka Text" w:hAnsi="Sitka Text"/>
          <w:sz w:val="22"/>
        </w:rPr>
        <w:t>(DeVita and Hortobagyi 2000; Kerrigan et al. 1998; Silder, Heiderscheit, and Thelen 2008)</w:t>
      </w:r>
      <w:r w:rsidRPr="00D912DE">
        <w:rPr>
          <w:rFonts w:ascii="Sitka Text" w:hAnsi="Sitka Text"/>
        </w:rPr>
        <w:fldChar w:fldCharType="end"/>
      </w:r>
      <w:r w:rsidRPr="00D912DE">
        <w:rPr>
          <w:rFonts w:ascii="Sitka Text" w:hAnsi="Sitka Text"/>
        </w:rPr>
        <w:t>. An intervention capable of reversing this proximal shift by increasing PF torque during gait may cultivate a more efficient gait pattern that disrupts the trajectory of decreased walking economy, decreased walking speeds, and increased mortality.</w:t>
      </w:r>
    </w:p>
    <w:p w14:paraId="2A6367F8" w14:textId="08B11668" w:rsidR="00E17937" w:rsidRPr="00D912DE" w:rsidRDefault="00073B37" w:rsidP="00986776">
      <w:pPr>
        <w:tabs>
          <w:tab w:val="left" w:pos="3690"/>
        </w:tabs>
        <w:rPr>
          <w:rFonts w:ascii="Sitka Text" w:hAnsi="Sitka Text"/>
        </w:rPr>
      </w:pPr>
      <w:r>
        <w:rPr>
          <w:rFonts w:ascii="Sitka Text" w:hAnsi="Sitka Text"/>
        </w:rPr>
        <w:t xml:space="preserve">While simply walking faster </w:t>
      </w:r>
      <w:r w:rsidR="001A1C87">
        <w:rPr>
          <w:rFonts w:ascii="Sitka Text" w:hAnsi="Sitka Text"/>
        </w:rPr>
        <w:t xml:space="preserve">can increase </w:t>
      </w:r>
      <w:r w:rsidR="00744C45">
        <w:rPr>
          <w:rFonts w:ascii="Sitka Text" w:hAnsi="Sitka Text"/>
        </w:rPr>
        <w:t xml:space="preserve">ankle </w:t>
      </w:r>
      <w:r w:rsidR="00E023CB">
        <w:rPr>
          <w:rFonts w:ascii="Sitka Text" w:hAnsi="Sitka Text"/>
        </w:rPr>
        <w:t xml:space="preserve">PF </w:t>
      </w:r>
      <w:r w:rsidR="00744C45">
        <w:rPr>
          <w:rFonts w:ascii="Sitka Text" w:hAnsi="Sitka Text"/>
        </w:rPr>
        <w:t xml:space="preserve">demands in older adults </w:t>
      </w:r>
      <w:r w:rsidR="0094391A">
        <w:rPr>
          <w:rFonts w:ascii="Sitka Text" w:hAnsi="Sitka Text"/>
        </w:rPr>
        <w:fldChar w:fldCharType="begin"/>
      </w:r>
      <w:r w:rsidR="00B360CE">
        <w:rPr>
          <w:rFonts w:ascii="Sitka Text" w:hAnsi="Sitka Text"/>
        </w:rPr>
        <w:instrText xml:space="preserve"> ADDIN ZOTERO_ITEM CSL_CITATION {"citationID":"tgtlgJ8d","properties":{"formattedCitation":"(Silder, Heiderscheit, and Thelen 2008)","plainCitation":"(Silder, Heiderscheit, and Thelen 2008)","noteIndex":0},"citationItems":[{"id":2499,"uris":["http://zotero.org/users/6521837/items/LRISU2ZT"],"itemData":{"id":2499,"type":"article-journal","abstract":"The objectives of this study were to characterize the active and passive contributions to joint kinetics during walking in healthy young and older adults, and assess whether isokinetic ankle strength is associated with ankle power output during walking. Twenty healthy young (18–35 years) and 20 healthy older (65–85 years) adults participated in this study. We measured subject-specific passiveelastic joint moment-angle relationships in the lower extremity and tested maximum isokinetic ankle strength at 30deg/sec. Passive moment-angle relationships were used to estimate active and passive joint moment, power, and work quantities during walking at 80, 100, and 120% of preferred walking speed. There were no significant differences in walking speed, step length, or cadence between the older and young adults. However, the older adults produced significantly more net positive work at the hip but less net positive work at the ankle at all walking speeds. Passive contributions to hip and ankle work did not significantly differ between groups, inferring that the older adults generated the additional hip work actively. Maximum isokinetic ankle strength was significantly less in the older adults, and correlated with peak positive plantar-flexor power at both the preferred and fast walking speeds. The results of this study suggest that age-related shifts in joint kinetics do not arise as a result of increased passive hip joint stiffness, but seem to be reflected in plantar-flexor weakness.","container-title":"Journal of Biomechanics","DOI":"10.1016/j.jbiomech.2008.02.016","ISSN":"00219290","issue":"7","journalAbbreviation":"Journal of Biomechanics","language":"en","page":"1520-1527","source":"DOI.org (Crossref)","title":"Active and passive contributions to joint kinetics during walking in older adults","volume":"41","author":[{"family":"Silder","given":"Amy"},{"family":"Heiderscheit","given":"Bryan"},{"family":"Thelen","given":"Darryl G."}],"issued":{"date-parts":[["2008",1]]}}}],"schema":"https://github.com/citation-style-language/schema/raw/master/csl-citation.json"} </w:instrText>
      </w:r>
      <w:r w:rsidR="0094391A">
        <w:rPr>
          <w:rFonts w:ascii="Sitka Text" w:hAnsi="Sitka Text"/>
        </w:rPr>
        <w:fldChar w:fldCharType="separate"/>
      </w:r>
      <w:r w:rsidR="00815849" w:rsidRPr="00815849">
        <w:rPr>
          <w:rFonts w:ascii="Sitka Text" w:hAnsi="Sitka Text"/>
        </w:rPr>
        <w:t>(Silder, Heiderscheit, and Thelen 2008)</w:t>
      </w:r>
      <w:r w:rsidR="0094391A">
        <w:rPr>
          <w:rFonts w:ascii="Sitka Text" w:hAnsi="Sitka Text"/>
        </w:rPr>
        <w:fldChar w:fldCharType="end"/>
      </w:r>
      <w:r w:rsidR="0094391A">
        <w:rPr>
          <w:rFonts w:ascii="Sitka Text" w:hAnsi="Sitka Text"/>
        </w:rPr>
        <w:t xml:space="preserve">, </w:t>
      </w:r>
      <w:r w:rsidR="005E34C0">
        <w:rPr>
          <w:rFonts w:ascii="Sitka Text" w:hAnsi="Sitka Text"/>
        </w:rPr>
        <w:t xml:space="preserve">it does not </w:t>
      </w:r>
      <w:r w:rsidR="004E3663">
        <w:rPr>
          <w:rFonts w:ascii="Sitka Text" w:hAnsi="Sitka Text"/>
        </w:rPr>
        <w:t xml:space="preserve">specifically address the inefficient gait patterns </w:t>
      </w:r>
      <w:r w:rsidR="001B7899">
        <w:rPr>
          <w:rFonts w:ascii="Sitka Text" w:hAnsi="Sitka Text"/>
        </w:rPr>
        <w:t>at a person’s typical self-selected speed</w:t>
      </w:r>
      <w:r w:rsidR="00E5187B">
        <w:rPr>
          <w:rFonts w:ascii="Sitka Text" w:hAnsi="Sitka Text"/>
        </w:rPr>
        <w:t xml:space="preserve"> or the tendency of </w:t>
      </w:r>
      <w:r w:rsidR="00104FFC">
        <w:rPr>
          <w:rFonts w:ascii="Sitka Text" w:hAnsi="Sitka Text"/>
        </w:rPr>
        <w:t>o</w:t>
      </w:r>
      <w:r w:rsidR="001E3FDB">
        <w:rPr>
          <w:rFonts w:ascii="Sitka Text" w:hAnsi="Sitka Text"/>
        </w:rPr>
        <w:t>lder</w:t>
      </w:r>
      <w:r w:rsidR="00F04E42">
        <w:rPr>
          <w:rFonts w:ascii="Sitka Text" w:hAnsi="Sitka Text"/>
        </w:rPr>
        <w:t xml:space="preserve"> adults </w:t>
      </w:r>
      <w:r w:rsidR="001E3FDB">
        <w:rPr>
          <w:rFonts w:ascii="Sitka Text" w:hAnsi="Sitka Text"/>
        </w:rPr>
        <w:t xml:space="preserve">adopt a faster cadence than younger </w:t>
      </w:r>
      <w:r w:rsidR="005E0FD1">
        <w:rPr>
          <w:rFonts w:ascii="Sitka Text" w:hAnsi="Sitka Text"/>
        </w:rPr>
        <w:t>adults</w:t>
      </w:r>
      <w:r w:rsidR="006835E2">
        <w:rPr>
          <w:rFonts w:ascii="Sitka Text" w:hAnsi="Sitka Text"/>
        </w:rPr>
        <w:t xml:space="preserve"> at a given speed</w:t>
      </w:r>
      <w:r w:rsidR="00741FB1">
        <w:rPr>
          <w:rFonts w:ascii="Sitka Text" w:hAnsi="Sitka Text"/>
        </w:rPr>
        <w:fldChar w:fldCharType="begin"/>
      </w:r>
      <w:r w:rsidR="00B360CE">
        <w:rPr>
          <w:rFonts w:ascii="Sitka Text" w:hAnsi="Sitka Text"/>
        </w:rPr>
        <w:instrText xml:space="preserve"> ADDIN ZOTERO_ITEM CSL_CITATION {"citationID":"vLnDOEaP","properties":{"formattedCitation":"(Nagasaki et al. 1996)","plainCitation":"(Nagasaki et al. 1996)","noteIndex":0},"citationItems":[{"id":3113,"uris":["http://zotero.org/users/6521837/items/E4IILN4T"],"itemData":{"id":3113,"type":"article-journal","abstract":"Walking patterns and rhythmic movement of the fingers were examined in a total of 1,134 male and female community residents 65 years of age and over. Walking patterns were characterized according to the ratio of step length divided by step rate (cadence), called the Walk Ratio, during level walking at preferred and maximum speeds. The walking pattern tended to change according to age; older subjects walked with shorter steps (smaller Walk Ratio). Rhythmic movement was examined using the finger-tapping test in time to the sound of a 4-Hz metronome. Hastened tapping or finger festination, in which the subject tapped faster than requested (constant error of 3 msec. and over in the intertap interval), was characteristic of aging; 16.8% of the subjects exhibited finger festination and the occurrence increased with age, especially among those in their eighties (29.3%). Finger festination was accompanied by walking patterns with an increased step rate, or a smaller Walk Ratio. These characteristics of aging were discussed as similar to extrapyramidal symptoms of walking and rhythm production in patients with Parkinson's disease.","container-title":"Perceptual and Motor Skills","DOI":"10.2466/pms.1996.82.2.435","ISSN":"0031-5125","issue":"2","journalAbbreviation":"Percept Mot Skills","language":"eng","note":"PMID: 8724913","page":"435-447","source":"PubMed","title":"Walking patterns and finger rhythm of older adults","volume":"82","author":[{"family":"Nagasaki","given":"H."},{"family":"Itoh","given":"H."},{"family":"Hashizume","given":"K."},{"family":"Furuna","given":"T."},{"family":"Maruyama","given":"H."},{"family":"Kinugasa","given":"T."}],"issued":{"date-parts":[["1996",4]]}}}],"schema":"https://github.com/citation-style-language/schema/raw/master/csl-citation.json"} </w:instrText>
      </w:r>
      <w:r w:rsidR="00741FB1">
        <w:rPr>
          <w:rFonts w:ascii="Sitka Text" w:hAnsi="Sitka Text"/>
        </w:rPr>
        <w:fldChar w:fldCharType="separate"/>
      </w:r>
      <w:r w:rsidR="00815849" w:rsidRPr="00815849">
        <w:rPr>
          <w:rFonts w:ascii="Sitka Text" w:hAnsi="Sitka Text"/>
        </w:rPr>
        <w:t>(Nagasaki et al. 1996)</w:t>
      </w:r>
      <w:r w:rsidR="00741FB1">
        <w:rPr>
          <w:rFonts w:ascii="Sitka Text" w:hAnsi="Sitka Text"/>
        </w:rPr>
        <w:fldChar w:fldCharType="end"/>
      </w:r>
      <w:r w:rsidR="00C443EB">
        <w:rPr>
          <w:rFonts w:ascii="Sitka Text" w:hAnsi="Sitka Text"/>
        </w:rPr>
        <w:t xml:space="preserve">, a strategy that </w:t>
      </w:r>
      <w:r w:rsidR="000A39E2">
        <w:rPr>
          <w:rFonts w:ascii="Sitka Text" w:hAnsi="Sitka Text"/>
        </w:rPr>
        <w:t>reduces mechanical demands</w:t>
      </w:r>
      <w:r w:rsidR="00021677">
        <w:rPr>
          <w:rFonts w:ascii="Sitka Text" w:hAnsi="Sitka Text"/>
        </w:rPr>
        <w:t xml:space="preserve"> at the ankle at the expense of increased demands at the hip</w:t>
      </w:r>
      <w:r w:rsidR="004E2BBF">
        <w:rPr>
          <w:rFonts w:ascii="Sitka Text" w:hAnsi="Sitka Text"/>
        </w:rPr>
        <w:fldChar w:fldCharType="begin"/>
      </w:r>
      <w:r w:rsidR="00B360CE">
        <w:rPr>
          <w:rFonts w:ascii="Sitka Text" w:hAnsi="Sitka Text"/>
        </w:rPr>
        <w:instrText xml:space="preserve"> ADDIN ZOTERO_ITEM CSL_CITATION {"citationID":"KzY7qaRj","properties":{"formattedCitation":"(Umberger and Martin 2007)","plainCitation":"(Umberger and Martin 2007)","noteIndex":0},"citationItems":[{"id":2504,"uris":["http://zotero.org/users/6521837/items/4ZUX65I8"],"itemData":{"id":2504,"type":"article-journal","abstract":"Summary Walking humans prefer to use the stride rate that results in the lowest rate of metabolic energy expenditure. Mechanical power requirements have been suggested to underlie the metabolic response, but mechanical power is consistently reported to be minimal at stride rates 20–30% lower than preferred. This may be due to limitations in how total mechanical power has been computed, as well as a failure to account for the efficiency with which muscular work is done. We investigated how mechanical power and efficiency depend on stride rate in walking, with both quantities computed from the work done by the hip, knee and ankle joint moments. Our hypotheses were that mechanical power and efficiency are both optimized at the preferred stride rate, which would explain why metabolic energy expenditure is minimized at this rate. Contrary to our hypotheses, mechanical power curves exhibited plateaus that spanned stride rates lower than preferred (predicted optima: 11–12% below preferred), while net mechanical efficiency exhibited a plateau that spanned stride rates higher than preferred (predicted optimum: 8% above preferred). As expected, preferred stride rate (54.3·strides·min–1) was not different from the stride rate that minimized net metabolic energy expenditure (predicted optimum: 0.2% above preferred). Given that mechanical power and mechanical efficiency exhibited plateaus on opposite sides of the preferred stride rate, the preferred rate in walking likely represents a compromise between these two factors. This may also explain the relative flatness of the curve for metabolic rate in the vicinity of the preferred stride rate.","container-title":"Journal of Experimental Biology","DOI":"10.1242/jeb.000950","ISSN":"1477-9145, 0022-0949","issue":"18","language":"en","page":"3255-3265","source":"DOI.org (Crossref)","title":"Mechanical power and efficiency of level walking with different stride rates","volume":"210","author":[{"family":"Umberger","given":"Brian R."},{"family":"Martin","given":"Philip E."}],"issued":{"date-parts":[["2007",9,15]]}}}],"schema":"https://github.com/citation-style-language/schema/raw/master/csl-citation.json"} </w:instrText>
      </w:r>
      <w:r w:rsidR="004E2BBF">
        <w:rPr>
          <w:rFonts w:ascii="Sitka Text" w:hAnsi="Sitka Text"/>
        </w:rPr>
        <w:fldChar w:fldCharType="separate"/>
      </w:r>
      <w:r w:rsidR="00815849" w:rsidRPr="00815849">
        <w:rPr>
          <w:rFonts w:ascii="Sitka Text" w:hAnsi="Sitka Text"/>
        </w:rPr>
        <w:t>(Umberger and Martin 2007)</w:t>
      </w:r>
      <w:r w:rsidR="004E2BBF">
        <w:rPr>
          <w:rFonts w:ascii="Sitka Text" w:hAnsi="Sitka Text"/>
        </w:rPr>
        <w:fldChar w:fldCharType="end"/>
      </w:r>
      <w:r w:rsidR="00A0291C">
        <w:rPr>
          <w:rFonts w:ascii="Sitka Text" w:hAnsi="Sitka Text"/>
        </w:rPr>
        <w:t>.</w:t>
      </w:r>
    </w:p>
    <w:p w14:paraId="27A4E0C6" w14:textId="32B16666" w:rsidR="00986776" w:rsidRPr="00D912DE" w:rsidRDefault="00986776" w:rsidP="00986776">
      <w:pPr>
        <w:tabs>
          <w:tab w:val="left" w:pos="3690"/>
        </w:tabs>
        <w:rPr>
          <w:rFonts w:ascii="Sitka Text" w:hAnsi="Sitka Text"/>
        </w:rPr>
      </w:pPr>
      <w:r w:rsidRPr="2D378393">
        <w:rPr>
          <w:rFonts w:ascii="Sitka Text" w:hAnsi="Sitka Text"/>
        </w:rPr>
        <w:t xml:space="preserve">Walking on a Split Belt Treadmill (SBT) with belts moving at different speeds has been shown to evoke spontaneous adaptations in PF torque that persist </w:t>
      </w:r>
      <w:r w:rsidRPr="2D378393">
        <w:rPr>
          <w:rFonts w:ascii="Sitka Text" w:hAnsi="Sitka Text"/>
        </w:rPr>
        <w:lastRenderedPageBreak/>
        <w:t xml:space="preserve">temporarily when the belts return to matched speeds </w:t>
      </w:r>
      <w:r w:rsidRPr="2D378393">
        <w:rPr>
          <w:rFonts w:ascii="Sitka Text" w:hAnsi="Sitka Text"/>
        </w:rPr>
        <w:fldChar w:fldCharType="begin"/>
      </w:r>
      <w:r w:rsidR="00B360CE">
        <w:rPr>
          <w:rFonts w:ascii="Sitka Text" w:hAnsi="Sitka Text"/>
        </w:rPr>
        <w:instrText xml:space="preserve"> ADDIN ZOTERO_ITEM CSL_CITATION {"citationID":"3P8xP6js","properties":{"formattedCitation":"(Lauziare et al. 2014)","plainCitation":"(Lauziare et al. 2014)","noteIndex":0},"citationItems":[{"id":3685,"uris":["http://zotero.org/users/6521837/items/Y3N77JJD"],"itemData":{"id":3685,"type":"article-journal","abstract":"OBJECTIVE\nTo assess plantarflexion moment and hip joint moment after-effects following walking on a split-belt treadmill in healthy individuals and individuals post-stroke.\n\n\nDESIGN\nCross-sectional study.\n\n\nSUBJECTS\nTen healthy individuals (mean age 57.6 years (standard deviation; SD 17.2)) and twenty individuals post-stroke (mean age 49.3 years (SD 13.2)).\n\n\nMETHODS\nParticipants walked on an instrumented split-belt treadmill under 3 gait periods: i) baseline (tied-belt); ii) adaptation (split-belt); and iii) post-adaptation (tied-belt). Participants post-stroke performed the protocol with the paretic and nonparetic leg on the faster belt when belts were split. Kinematic data were recorded with the Optotrak system and ground reaction forces were collected via the instrumented split-belt treadmill.\n\n\nRESULTS\nIn both groups, the fast plantarflexion moment was reduced and the slow plantarflexion moment was increased from mid-stance to toe-off in the post-adaptation period. Significant relationships were found between the plantarflexion moment and contralateral step length.\n\n\nCONCLUSION\nSplit-belt treadmills could be useful for restoring step length symmetry in individuals post-stroke who present with a longer paretic step length because the use of this type of intervention increases paretic plantarflexion moments. This intervention might be less recommended for individuals post-stroke with a shorter paretic step length because it reduces the paretic plantarflexion moment.","container-title":"Journal of Rehabilitation Medicine","DOI":"10.2340/16501977-1845","ISSN":"1650-1977","issue":"9","journalAbbreviation":"J Rehabil Med","language":"en","page":"849-857","source":"Semantic Scholar","title":"Plantarflexion moment is a contributor to step length after-effect following walking on a split-belt treadmill in individuals with stroke and healthy individuals","volume":"46","author":[{"family":"Lauziare","given":"S"},{"family":"MiÃ©ville","given":"C"},{"family":"Betschart","given":"M"},{"family":"Duclos","given":"C"},{"family":"Aissaoui","given":"R"},{"family":"Nadeau","given":"S"}],"issued":{"date-parts":[["2014"]]}}}],"schema":"https://github.com/citation-style-language/schema/raw/master/csl-citation.json"} </w:instrText>
      </w:r>
      <w:r w:rsidRPr="2D378393">
        <w:rPr>
          <w:rFonts w:ascii="Sitka Text" w:hAnsi="Sitka Text"/>
        </w:rPr>
        <w:fldChar w:fldCharType="separate"/>
      </w:r>
      <w:r w:rsidR="00815849" w:rsidRPr="00815849">
        <w:rPr>
          <w:rFonts w:ascii="Sitka Text" w:hAnsi="Sitka Text"/>
          <w:sz w:val="22"/>
        </w:rPr>
        <w:t>(Lauziare et al. 2014)</w:t>
      </w:r>
      <w:r w:rsidRPr="2D378393">
        <w:rPr>
          <w:rFonts w:ascii="Sitka Text" w:hAnsi="Sitka Text"/>
        </w:rPr>
        <w:fldChar w:fldCharType="end"/>
      </w:r>
      <w:r w:rsidRPr="2D378393">
        <w:rPr>
          <w:rFonts w:ascii="Sitka Text" w:hAnsi="Sitka Text"/>
        </w:rPr>
        <w:t>. These changes in PF torque correlate with the changes in step length</w:t>
      </w:r>
      <w:r w:rsidRPr="2D378393">
        <w:rPr>
          <w:rFonts w:ascii="Sitka Text" w:hAnsi="Sitka Text"/>
        </w:rPr>
        <w:fldChar w:fldCharType="begin"/>
      </w:r>
      <w:r w:rsidR="00B360CE">
        <w:rPr>
          <w:rFonts w:ascii="Sitka Text" w:hAnsi="Sitka Text"/>
        </w:rPr>
        <w:instrText xml:space="preserve"> ADDIN ZOTERO_ITEM CSL_CITATION {"citationID":"nQ248zlo","properties":{"formattedCitation":"(Lauziare et al. 2014)","plainCitation":"(Lauziare et al. 2014)","noteIndex":0},"citationItems":[{"id":3685,"uris":["http://zotero.org/users/6521837/items/Y3N77JJD"],"itemData":{"id":3685,"type":"article-journal","abstract":"OBJECTIVE\nTo assess plantarflexion moment and hip joint moment after-effects following walking on a split-belt treadmill in healthy individuals and individuals post-stroke.\n\n\nDESIGN\nCross-sectional study.\n\n\nSUBJECTS\nTen healthy individuals (mean age 57.6 years (standard deviation; SD 17.2)) and twenty individuals post-stroke (mean age 49.3 years (SD 13.2)).\n\n\nMETHODS\nParticipants walked on an instrumented split-belt treadmill under 3 gait periods: i) baseline (tied-belt); ii) adaptation (split-belt); and iii) post-adaptation (tied-belt). Participants post-stroke performed the protocol with the paretic and nonparetic leg on the faster belt when belts were split. Kinematic data were recorded with the Optotrak system and ground reaction forces were collected via the instrumented split-belt treadmill.\n\n\nRESULTS\nIn both groups, the fast plantarflexion moment was reduced and the slow plantarflexion moment was increased from mid-stance to toe-off in the post-adaptation period. Significant relationships were found between the plantarflexion moment and contralateral step length.\n\n\nCONCLUSION\nSplit-belt treadmills could be useful for restoring step length symmetry in individuals post-stroke who present with a longer paretic step length because the use of this type of intervention increases paretic plantarflexion moments. This intervention might be less recommended for individuals post-stroke with a shorter paretic step length because it reduces the paretic plantarflexion moment.","container-title":"Journal of Rehabilitation Medicine","DOI":"10.2340/16501977-1845","ISSN":"1650-1977","issue":"9","journalAbbreviation":"J Rehabil Med","language":"en","page":"849-857","source":"Semantic Scholar","title":"Plantarflexion moment is a contributor to step length after-effect following walking on a split-belt treadmill in individuals with stroke and healthy individuals","volume":"46","author":[{"family":"Lauziare","given":"S"},{"family":"MiÃ©ville","given":"C"},{"family":"Betschart","given":"M"},{"family":"Duclos","given":"C"},{"family":"Aissaoui","given":"R"},{"family":"Nadeau","given":"S"}],"issued":{"date-parts":[["2014"]]}}}],"schema":"https://github.com/citation-style-language/schema/raw/master/csl-citation.json"} </w:instrText>
      </w:r>
      <w:r w:rsidRPr="2D378393">
        <w:rPr>
          <w:rFonts w:ascii="Sitka Text" w:hAnsi="Sitka Text"/>
        </w:rPr>
        <w:fldChar w:fldCharType="separate"/>
      </w:r>
      <w:r w:rsidR="00815849" w:rsidRPr="00815849">
        <w:rPr>
          <w:rFonts w:ascii="Sitka Text" w:hAnsi="Sitka Text"/>
          <w:sz w:val="22"/>
        </w:rPr>
        <w:t>(Lauziare et al. 2014)</w:t>
      </w:r>
      <w:r w:rsidRPr="2D378393">
        <w:rPr>
          <w:rFonts w:ascii="Sitka Text" w:hAnsi="Sitka Text"/>
        </w:rPr>
        <w:fldChar w:fldCharType="end"/>
      </w:r>
      <w:r w:rsidRPr="2D378393">
        <w:rPr>
          <w:rFonts w:ascii="Sitka Text" w:hAnsi="Sitka Text"/>
        </w:rPr>
        <w:t xml:space="preserve"> that are typically observed following adaptation to a SBT</w:t>
      </w:r>
      <w:r w:rsidRPr="2D378393">
        <w:rPr>
          <w:rFonts w:ascii="Sitka Text" w:hAnsi="Sitka Text"/>
        </w:rPr>
        <w:fldChar w:fldCharType="begin"/>
      </w:r>
      <w:r w:rsidR="00B360CE">
        <w:rPr>
          <w:rFonts w:ascii="Sitka Text" w:hAnsi="Sitka Text"/>
        </w:rPr>
        <w:instrText xml:space="preserve"> ADDIN ZOTERO_ITEM CSL_CITATION {"citationID":"MbXMpPhM","properties":{"formattedCitation":"(Reisman, Block, and Bastian 2005; Reisman et al. 2007)","plainCitation":"(Reisman, Block, and Bastian 2005; Reisman et al. 2007)","noteIndex":0},"citationItems":[{"id":3730,"uris":["http://zotero.org/users/6521837/items/E6QNT75U"],"itemData":{"id":3730,"type":"article-journal","abstract":"Interlimb coordination is critically important during bipedal locomotion and often must be adapted to account for varying environmental circumstances. Here we studied adaptation of human interlimb coordination using a split-belt treadmill, where the legs can be made to move at different speeds. Human adults, infants, and spinal cats can alter walking patterns on a split-belt treadmill by prolonging stance and shortening swing on the slower limb and vice versa on the faster limb. It is not known whether other locomotor parameters change or if there is a capacity for storage of a new motor pattern after training. We asked whether adults adapt both intra- and interlimb gait parameters during split-belt walking and show aftereffects from training. Healthy subjects were tested walking with belts tied (baseline), then belts split (adaptation), and again tied (postadaptation). Walking parameters that directly relate to the interlimb relationship changed slowly during adaptation and showed robust aftereffects during postadaptation. These changes paralleled subjective impressions of limping versus no limping. In contrast, parameters calculated from an individual leg changed rapidly to accommodate split-belts and showed no aftereffects. These results suggest some independence of neural control of intra- versus interlimb parameters during walking. They also show that the adult nervous system can adapt and store new interlimb patterns after short bouts of training. The differences in intra- versus interlimb control may be related to the varying complexity of the parameters, task demands, and/or the level of neural control necessary for their adaptation.","container-title":"Journal of Neurophysiology","DOI":"10.1152/jn.00089.2005","ISSN":"0022-3077","issue":"4","note":"publisher: American Physiological Society","page":"2403-2415","source":"journals.physiology.org (Atypon)","title":"Interlimb Coordination During Locomotion: What Can be Adapted and Stored?","title-short":"Interlimb Coordination During Locomotion","volume":"94","author":[{"family":"Reisman","given":"Darcy S."},{"family":"Block","given":"Hannah J."},{"family":"Bastian","given":"Amy J."}],"issued":{"date-parts":[["2005",10]]}}},{"id":3692,"uris":["http://zotero.org/users/6521837/items/ZXGJ7ITQ"],"itemData":{"id":3692,"type":"article-journal","abstract":"Human locomotion must be flexible in order to meet varied environmental demands. Alterations to the gait pattern occur on different time scales, ranging from fast, reactive adjustments to slower, more persistent adaptations. A recent study in humans demonstrated that the cerebellum plays a key role in slower walking adaptations in interlimb coordination during split-belt treadmill walking, but not fast reactive changes. It is not known whether cerebral structures are also important in these processes, though some studies of cats have suggested that they are not. We used a split-belt treadmill walking task to test whether cerebral damage from stroke impairs either type of flexibility. Thirteen individuals who had sustained a single stroke more than 6 months prior to the study (four females) and 13 age- and gender-matched healthy control subjects were recruited to participate in the study. Results showed that stroke involving cerebral structures did not impair either reactive or adaptive abilities and did not disrupt storage of new interlimb relationships (i.e. after-effects). This suggests that cerebellar interactions with brainstem, rather than cerebral structures, comprise the critical circuit for this type of interlimb control. Furthermore, the after-effects from a 15-min adaptation session could temporarily induce symmetry in subjects who demonstrated baseline asymmetry of spatiotemporal gait parameters. In order to re-establish symmetric walking, the choice of which leg is on the fast belt during split-belt walking must be based on the subject's initial asymmetry. These findings demonstrate that cerebral stroke survivors are indeed able to adapt interlimb coordination. This raises the possibility that asymmetric walking patterns post-stroke could be remediated utilizing the split-belt treadmill as a long-term rehabilitation strategy.","container-title":"Brain: A Journal of Neurology","DOI":"10.1093/brain/awm035","ISSN":"1460-2156","issue":"Pt 7","journalAbbreviation":"Brain","language":"eng","note":"PMID: 17405765\nPMCID: PMC2977955","page":"1861-1872","source":"PubMed","title":"Locomotor adaptation on a split-belt treadmill can improve walking symmetry post-stroke","volume":"130","author":[{"family":"Reisman","given":"Darcy S."},{"family":"Wityk","given":"Robert"},{"family":"Silver","given":"Kenneth"},{"family":"Bastian","given":"Amy J."}],"issued":{"date-parts":[["2007",7]]}}}],"schema":"https://github.com/citation-style-language/schema/raw/master/csl-citation.json"} </w:instrText>
      </w:r>
      <w:r w:rsidRPr="2D378393">
        <w:rPr>
          <w:rFonts w:ascii="Sitka Text" w:hAnsi="Sitka Text"/>
        </w:rPr>
        <w:fldChar w:fldCharType="separate"/>
      </w:r>
      <w:r w:rsidR="00815849" w:rsidRPr="00815849">
        <w:rPr>
          <w:rFonts w:ascii="Sitka Text" w:hAnsi="Sitka Text"/>
          <w:sz w:val="22"/>
        </w:rPr>
        <w:t>(Reisman, Block, and Bastian 2005; Reisman et al. 2007)</w:t>
      </w:r>
      <w:r w:rsidRPr="2D378393">
        <w:rPr>
          <w:rFonts w:ascii="Sitka Text" w:hAnsi="Sitka Text"/>
        </w:rPr>
        <w:fldChar w:fldCharType="end"/>
      </w:r>
      <w:r w:rsidRPr="2D378393">
        <w:rPr>
          <w:rFonts w:ascii="Sitka Text" w:hAnsi="Sitka Text"/>
        </w:rPr>
        <w:t xml:space="preserve"> and are driven by feedforward cerebellar control mechanisms </w:t>
      </w:r>
      <w:r w:rsidRPr="2D378393">
        <w:rPr>
          <w:rFonts w:ascii="Sitka Text" w:hAnsi="Sitka Text"/>
        </w:rPr>
        <w:fldChar w:fldCharType="begin"/>
      </w:r>
      <w:r w:rsidR="00B360CE">
        <w:rPr>
          <w:rFonts w:ascii="Sitka Text" w:hAnsi="Sitka Text"/>
        </w:rPr>
        <w:instrText xml:space="preserve"> ADDIN ZOTERO_ITEM CSL_CITATION {"citationID":"ZuLa5lmZ","properties":{"formattedCitation":"(Morton and Bastian 2006)","plainCitation":"(Morton and Bastian 2006)","noteIndex":0},"citationItems":[{"id":3879,"uris":["http://zotero.org/users/6521837/items/V7KI82TX"],"itemData":{"id":3879,"type":"article-journal","abstract":"Locomotor adaptability ranges from the simple and fast-acting to the complex and long-lasting and is a requirement for successful mobility in an unpredictable environment. Several neural structures, including the spinal cord, brainstem, cerebellum, and motor cortex, have been implicated in the control of various types of locomotor adaptation. However, it is not known which structures control which types of adaptation and the specific mechanisms by which the appropriate adjustments are made. Here, we used a splitbelt treadmill to test cerebellar contributions to two different forms of locomotor adaptation in humans. We found that cerebellar damage does not impair the ability to make reactive feedback-driven motor adaptations, but significantly disrupts predictive feedforward motor adaptations during splitbelt treadmill locomotion. Our results speak to two important aspects of locomotor control. First, we have demonstrated that different levels of locomotor adaptability are clearly dissociable. Second, the cerebellum seems to play an essential role in predictive but not reactive locomotor adjustments. We postulate that reactive adjustments may instead be predominantly controlled by lower neural centers, such as the spinal cord or brainstem.","container-title":"The Journal of Neuroscience","DOI":"10.1523/JNEUROSCI.2622-06.2006","ISSN":"0270-6474","issue":"36","journalAbbreviation":"J Neurosci","note":"PMID: 16957067\nPMCID: PMC6674518","page":"9107-9116","source":"PubMed Central","title":"Cerebellar Contributions to Locomotor Adaptations during Splitbelt Treadmill Walking","volume":"26","author":[{"family":"Morton","given":"Susanne M."},{"family":"Bastian","given":"Amy J."}],"issued":{"date-parts":[["2006",9,6]]}}}],"schema":"https://github.com/citation-style-language/schema/raw/master/csl-citation.json"} </w:instrText>
      </w:r>
      <w:r w:rsidRPr="2D378393">
        <w:rPr>
          <w:rFonts w:ascii="Sitka Text" w:hAnsi="Sitka Text"/>
        </w:rPr>
        <w:fldChar w:fldCharType="separate"/>
      </w:r>
      <w:r w:rsidR="00815849" w:rsidRPr="00815849">
        <w:rPr>
          <w:rFonts w:ascii="Sitka Text" w:hAnsi="Sitka Text"/>
          <w:sz w:val="22"/>
        </w:rPr>
        <w:t>(Morton and Bastian 2006)</w:t>
      </w:r>
      <w:r w:rsidRPr="2D378393">
        <w:rPr>
          <w:rFonts w:ascii="Sitka Text" w:hAnsi="Sitka Text"/>
        </w:rPr>
        <w:fldChar w:fldCharType="end"/>
      </w:r>
      <w:r w:rsidRPr="2D378393">
        <w:rPr>
          <w:rFonts w:ascii="Sitka Text" w:hAnsi="Sitka Text"/>
        </w:rPr>
        <w:t xml:space="preserve">. </w:t>
      </w:r>
    </w:p>
    <w:p w14:paraId="7B4FCBB1" w14:textId="77777777" w:rsidR="00986776" w:rsidRPr="00D912DE" w:rsidRDefault="00986776" w:rsidP="00986776">
      <w:pPr>
        <w:tabs>
          <w:tab w:val="left" w:pos="3690"/>
        </w:tabs>
        <w:rPr>
          <w:rFonts w:ascii="Sitka Text" w:hAnsi="Sitka Text"/>
        </w:rPr>
      </w:pPr>
      <w:r w:rsidRPr="00D912DE">
        <w:rPr>
          <w:rFonts w:ascii="Sitka Text" w:hAnsi="Sitka Text"/>
        </w:rPr>
        <w:t xml:space="preserve">By its nature, the SBT task is asymmetrical.  Shorter steps on the slow-belt side correspond with smaller peak PF torque on the fast-belt side; longer steps on the fast-belt side correspond with larger peak PF torque on the slow-belt side. </w:t>
      </w:r>
    </w:p>
    <w:p w14:paraId="3F46353E" w14:textId="77777777" w:rsidR="00986776" w:rsidRPr="00D912DE" w:rsidRDefault="00986776" w:rsidP="00986776">
      <w:pPr>
        <w:tabs>
          <w:tab w:val="left" w:pos="3690"/>
        </w:tabs>
        <w:rPr>
          <w:rFonts w:ascii="Sitka Text" w:hAnsi="Sitka Text"/>
        </w:rPr>
      </w:pPr>
      <w:r w:rsidRPr="00D912DE">
        <w:rPr>
          <w:rFonts w:ascii="Sitka Text" w:hAnsi="Sitka Text"/>
        </w:rPr>
        <w:t xml:space="preserve">In Study 2, we introduced Phase Dependent Speed Variation (PDSV) as a tool to decompose the perturbations of a conventional SBT (cSBT) into two distinct components: </w:t>
      </w:r>
    </w:p>
    <w:p w14:paraId="037573C1" w14:textId="77777777" w:rsidR="00986776" w:rsidRPr="00D912DE" w:rsidRDefault="00986776" w:rsidP="00986776">
      <w:pPr>
        <w:pStyle w:val="ListParagraph"/>
        <w:numPr>
          <w:ilvl w:val="0"/>
          <w:numId w:val="5"/>
        </w:numPr>
        <w:tabs>
          <w:tab w:val="left" w:pos="3690"/>
        </w:tabs>
        <w:spacing w:line="240" w:lineRule="auto"/>
        <w:jc w:val="both"/>
        <w:rPr>
          <w:rFonts w:ascii="Sitka Text" w:hAnsi="Sitka Text"/>
        </w:rPr>
      </w:pPr>
      <w:r w:rsidRPr="00D912DE">
        <w:rPr>
          <w:rFonts w:ascii="Sitka Text" w:hAnsi="Sitka Text"/>
        </w:rPr>
        <w:t xml:space="preserve">FastBrake (stepping </w:t>
      </w:r>
      <w:r w:rsidRPr="00D912DE">
        <w:rPr>
          <w:rFonts w:ascii="Sitka Text" w:hAnsi="Sitka Text"/>
          <w:i/>
          <w:iCs/>
        </w:rPr>
        <w:t>onto</w:t>
      </w:r>
      <w:r w:rsidRPr="00D912DE">
        <w:rPr>
          <w:rFonts w:ascii="Sitka Text" w:hAnsi="Sitka Text"/>
        </w:rPr>
        <w:t xml:space="preserve"> a faster belt): the leading limb generates braking force while it is </w:t>
      </w:r>
      <w:r w:rsidRPr="00D912DE">
        <w:rPr>
          <w:rFonts w:ascii="Sitka Text" w:hAnsi="Sitka Text"/>
          <w:i/>
          <w:iCs/>
        </w:rPr>
        <w:t xml:space="preserve">pushed toward </w:t>
      </w:r>
      <w:r w:rsidRPr="00D912DE">
        <w:rPr>
          <w:rFonts w:ascii="Sitka Text" w:hAnsi="Sitka Text"/>
        </w:rPr>
        <w:t>the slower moving trailing limb.</w:t>
      </w:r>
    </w:p>
    <w:p w14:paraId="4BE659A0" w14:textId="77777777" w:rsidR="00986776" w:rsidRPr="00D912DE" w:rsidRDefault="00986776" w:rsidP="00986776">
      <w:pPr>
        <w:pStyle w:val="ListParagraph"/>
        <w:numPr>
          <w:ilvl w:val="0"/>
          <w:numId w:val="5"/>
        </w:numPr>
        <w:tabs>
          <w:tab w:val="left" w:pos="3690"/>
        </w:tabs>
        <w:spacing w:line="240" w:lineRule="auto"/>
        <w:jc w:val="both"/>
        <w:rPr>
          <w:rFonts w:ascii="Sitka Text" w:hAnsi="Sitka Text"/>
        </w:rPr>
      </w:pPr>
      <w:r w:rsidRPr="00D912DE">
        <w:rPr>
          <w:rFonts w:ascii="Sitka Text" w:hAnsi="Sitka Text"/>
        </w:rPr>
        <w:t xml:space="preserve">FastProp (stepping </w:t>
      </w:r>
      <w:r w:rsidRPr="00D912DE">
        <w:rPr>
          <w:rFonts w:ascii="Sitka Text" w:hAnsi="Sitka Text"/>
          <w:i/>
          <w:iCs/>
        </w:rPr>
        <w:t xml:space="preserve">off of </w:t>
      </w:r>
      <w:r w:rsidRPr="00D912DE">
        <w:rPr>
          <w:rFonts w:ascii="Sitka Text" w:hAnsi="Sitka Text"/>
        </w:rPr>
        <w:t xml:space="preserve">a faster belt): the trailing limb generates propulsive force while being </w:t>
      </w:r>
      <w:r w:rsidRPr="00D912DE">
        <w:rPr>
          <w:rFonts w:ascii="Sitka Text" w:hAnsi="Sitka Text"/>
          <w:i/>
          <w:iCs/>
        </w:rPr>
        <w:t>pulled away</w:t>
      </w:r>
      <w:r w:rsidRPr="00D912DE">
        <w:rPr>
          <w:rFonts w:ascii="Sitka Text" w:hAnsi="Sitka Text"/>
        </w:rPr>
        <w:t xml:space="preserve"> from the slower leading limb.</w:t>
      </w:r>
    </w:p>
    <w:p w14:paraId="5F0936E6" w14:textId="77777777" w:rsidR="00986776" w:rsidRPr="00D912DE" w:rsidRDefault="00986776" w:rsidP="00986776">
      <w:pPr>
        <w:tabs>
          <w:tab w:val="left" w:pos="3690"/>
        </w:tabs>
        <w:rPr>
          <w:rFonts w:ascii="Sitka Text" w:hAnsi="Sitka Text"/>
        </w:rPr>
      </w:pPr>
      <w:r w:rsidRPr="00D912DE">
        <w:rPr>
          <w:rFonts w:ascii="Sitka Text" w:hAnsi="Sitka Text"/>
        </w:rPr>
        <w:t xml:space="preserve">This decomposition is achieved by varying the target belt speed based on event triggers associated with the vertical Ground Reaction Force (GRF) under each limb. FastBrake (or FastProp) can be implemented by detecting when a limb leaves the belt to begin swing, triggering the belt to speed up (or slow down); after the limb touches down and begins to bear more vertical GRF than the opposite limb, the belt will slow down (or speed up). </w:t>
      </w:r>
    </w:p>
    <w:p w14:paraId="7F8C0558" w14:textId="01B5A6F4" w:rsidR="00986776" w:rsidRPr="00D912DE" w:rsidRDefault="0030797E" w:rsidP="00986776">
      <w:pPr>
        <w:tabs>
          <w:tab w:val="left" w:pos="3690"/>
        </w:tabs>
        <w:rPr>
          <w:rFonts w:ascii="Sitka Text" w:hAnsi="Sitka Text"/>
        </w:rPr>
      </w:pPr>
      <w:r w:rsidRPr="00D912DE">
        <w:rPr>
          <w:rFonts w:ascii="Sitka Text" w:hAnsi="Sitka Text"/>
          <w:noProof/>
        </w:rPr>
        <w:drawing>
          <wp:anchor distT="0" distB="0" distL="114300" distR="114300" simplePos="0" relativeHeight="251648000" behindDoc="0" locked="0" layoutInCell="1" allowOverlap="1" wp14:anchorId="6141A234" wp14:editId="3567FE48">
            <wp:simplePos x="0" y="0"/>
            <wp:positionH relativeFrom="column">
              <wp:posOffset>2155278</wp:posOffset>
            </wp:positionH>
            <wp:positionV relativeFrom="paragraph">
              <wp:posOffset>895832</wp:posOffset>
            </wp:positionV>
            <wp:extent cx="4244975" cy="2523490"/>
            <wp:effectExtent l="0" t="0" r="3175" b="0"/>
            <wp:wrapTopAndBottom/>
            <wp:docPr id="5" name="Picture 4" descr="A graph of a diagram&#10;&#10;Description automatically generated with medium confidence">
              <a:extLst xmlns:a="http://schemas.openxmlformats.org/drawingml/2006/main">
                <a:ext uri="{FF2B5EF4-FFF2-40B4-BE49-F238E27FC236}">
                  <a16:creationId xmlns:a16="http://schemas.microsoft.com/office/drawing/2014/main" id="{AF7ADFBE-AC6F-94CF-C9D4-6B4DEDC3E72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graph of a diagram&#10;&#10;Description automatically generated with medium confidence">
                      <a:extLst>
                        <a:ext uri="{FF2B5EF4-FFF2-40B4-BE49-F238E27FC236}">
                          <a16:creationId xmlns:a16="http://schemas.microsoft.com/office/drawing/2014/main" id="{AF7ADFBE-AC6F-94CF-C9D4-6B4DEDC3E724}"/>
                        </a:ext>
                      </a:extLst>
                    </pic:cNvPr>
                    <pic:cNvPicPr>
                      <a:picLocks noChangeAspect="1"/>
                    </pic:cNvPicPr>
                  </pic:nvPicPr>
                  <pic:blipFill rotWithShape="1">
                    <a:blip r:embed="rId7">
                      <a:extLst>
                        <a:ext uri="{28A0092B-C50C-407E-A947-70E740481C1C}">
                          <a14:useLocalDpi xmlns:a14="http://schemas.microsoft.com/office/drawing/2010/main" val="0"/>
                        </a:ext>
                      </a:extLst>
                    </a:blip>
                    <a:srcRect t="2156" b="2156"/>
                    <a:stretch/>
                  </pic:blipFill>
                  <pic:spPr>
                    <a:xfrm>
                      <a:off x="0" y="0"/>
                      <a:ext cx="4244975" cy="2523490"/>
                    </a:xfrm>
                    <a:prstGeom prst="rect">
                      <a:avLst/>
                    </a:prstGeom>
                  </pic:spPr>
                </pic:pic>
              </a:graphicData>
            </a:graphic>
          </wp:anchor>
        </w:drawing>
      </w:r>
      <w:r w:rsidR="00AB2DD5">
        <w:rPr>
          <w:rFonts w:ascii="Sitka Text" w:hAnsi="Sitka Text"/>
          <w:noProof/>
        </w:rPr>
        <w:pict w14:anchorId="508435D9">
          <v:shapetype id="_x0000_t202" coordsize="21600,21600" o:spt="202" path="m,l,21600r21600,l21600,xe">
            <v:stroke joinstyle="miter"/>
            <v:path gradientshapeok="t" o:connecttype="rect"/>
          </v:shapetype>
          <v:shape id="Text Box 1" o:spid="_x0000_s1036" type="#_x0000_t202" style="position:absolute;left:0;text-align:left;margin-left:-11.45pt;margin-top:105.25pt;width:167.7pt;height:1in;z-index:251664384;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" stroked="f">
            <v:textbox inset="0,0,0,0">
              <w:txbxContent>
                <w:p w14:paraId="1F9458DA" w14:textId="08384059" w:rsidR="00986776" w:rsidRPr="00737143" w:rsidRDefault="00986776" w:rsidP="00986776">
                  <w:pPr>
                    <w:pStyle w:val="Caption"/>
                    <w:rPr>
                      <w:rFonts w:ascii="Sitka Text" w:hAnsi="Sitka Text"/>
                      <w:noProof/>
                      <w:sz w:val="22"/>
                      <w:szCs w:val="22"/>
                    </w:rPr>
                  </w:pPr>
                  <w:bookmarkStart w:id="0" w:name="_Ref179099231"/>
                  <w:r>
                    <w:t xml:space="preserve">Figure </w:t>
                  </w:r>
                  <w:r>
                    <w:fldChar w:fldCharType="begin"/>
                  </w:r>
                  <w:r>
                    <w:instrText>SEQ Figure \* ARABIC</w:instrText>
                  </w:r>
                  <w:r>
                    <w:fldChar w:fldCharType="separate"/>
                  </w:r>
                  <w:r w:rsidR="00D53251">
                    <w:rPr>
                      <w:noProof/>
                    </w:rPr>
                    <w:t>9</w:t>
                  </w:r>
                  <w:r>
                    <w:fldChar w:fldCharType="end"/>
                  </w:r>
                  <w:bookmarkEnd w:id="0"/>
                  <w:r>
                    <w:t>: Example belt speed profiles. Note that during double support when one limb is in early stance the contralateral limb is in late stance, resulting in a disparity between belt speeds.</w:t>
                  </w:r>
                </w:p>
              </w:txbxContent>
            </v:textbox>
            <w10:wrap type="topAndBottom"/>
          </v:shape>
        </w:pict>
      </w:r>
      <w:r w:rsidR="00986776" w:rsidRPr="00D912DE">
        <w:rPr>
          <w:rFonts w:ascii="Sitka Text" w:hAnsi="Sitka Text"/>
        </w:rPr>
        <w:t>Unlike a cSBT, these components can be applied bilaterally. For bilateral FastBrake, the leading limb is always pushed toward the trailing limb. In bilateral FastProp, the trailing limb is always pulled away from the leading limb.</w:t>
      </w:r>
      <w:r w:rsidR="00986776" w:rsidRPr="00D912DE">
        <w:rPr>
          <w:rFonts w:ascii="Sitka Text" w:hAnsi="Sitka Text"/>
          <w:noProof/>
        </w:rPr>
        <w:t xml:space="preserve"> Example belt speed profiles of this are shown in </w:t>
      </w:r>
      <w:r w:rsidR="00986776" w:rsidRPr="00D912DE">
        <w:rPr>
          <w:rFonts w:ascii="Sitka Text" w:hAnsi="Sitka Text"/>
          <w:noProof/>
        </w:rPr>
        <w:fldChar w:fldCharType="begin"/>
      </w:r>
      <w:r w:rsidR="00986776" w:rsidRPr="00D912DE">
        <w:rPr>
          <w:rFonts w:ascii="Sitka Text" w:hAnsi="Sitka Text"/>
          <w:noProof/>
        </w:rPr>
        <w:instrText xml:space="preserve"> REF _Ref179099231 \h  \* MERGEFORMAT </w:instrText>
      </w:r>
      <w:r w:rsidR="00986776" w:rsidRPr="00D912DE">
        <w:rPr>
          <w:rFonts w:ascii="Sitka Text" w:hAnsi="Sitka Text"/>
          <w:noProof/>
        </w:rPr>
      </w:r>
      <w:r w:rsidR="00986776" w:rsidRPr="00D912DE">
        <w:rPr>
          <w:rFonts w:ascii="Sitka Text" w:hAnsi="Sitka Text"/>
          <w:noProof/>
        </w:rPr>
        <w:fldChar w:fldCharType="separate"/>
      </w:r>
      <w:r w:rsidR="00D53251" w:rsidRPr="00D53251">
        <w:rPr>
          <w:rFonts w:ascii="Sitka Text" w:hAnsi="Sitka Text"/>
        </w:rPr>
        <w:t xml:space="preserve">Figure </w:t>
      </w:r>
      <w:r w:rsidR="00D53251" w:rsidRPr="00D53251">
        <w:rPr>
          <w:rFonts w:ascii="Sitka Text" w:hAnsi="Sitka Text"/>
          <w:noProof/>
        </w:rPr>
        <w:t>9</w:t>
      </w:r>
      <w:r w:rsidR="00986776" w:rsidRPr="00D912DE">
        <w:rPr>
          <w:rFonts w:ascii="Sitka Text" w:hAnsi="Sitka Text"/>
          <w:noProof/>
        </w:rPr>
        <w:fldChar w:fldCharType="end"/>
      </w:r>
      <w:r w:rsidR="00986776" w:rsidRPr="00D912DE">
        <w:rPr>
          <w:rFonts w:ascii="Sitka Text" w:hAnsi="Sitka Text"/>
          <w:noProof/>
        </w:rPr>
        <w:t>.</w:t>
      </w:r>
    </w:p>
    <w:p w14:paraId="39B60179" w14:textId="1FD5D1E2" w:rsidR="00986776" w:rsidRPr="00D912DE" w:rsidRDefault="00986776" w:rsidP="00986776">
      <w:pPr>
        <w:tabs>
          <w:tab w:val="left" w:pos="3690"/>
        </w:tabs>
        <w:rPr>
          <w:rFonts w:ascii="Sitka Text" w:hAnsi="Sitka Text"/>
        </w:rPr>
      </w:pPr>
      <w:r w:rsidRPr="00D912DE">
        <w:rPr>
          <w:rFonts w:ascii="Sitka Text" w:hAnsi="Sitka Text"/>
        </w:rPr>
        <w:lastRenderedPageBreak/>
        <w:t xml:space="preserve">We expect that such a bilateral implementation will evoke changes in PF torque </w:t>
      </w:r>
      <w:r w:rsidR="004A1C80" w:rsidRPr="00D912DE">
        <w:rPr>
          <w:rFonts w:ascii="Sitka Text" w:hAnsi="Sitka Text"/>
        </w:rPr>
        <w:t>like</w:t>
      </w:r>
      <w:r w:rsidRPr="00D912DE">
        <w:rPr>
          <w:rFonts w:ascii="Sitka Text" w:hAnsi="Sitka Text"/>
        </w:rPr>
        <w:t xml:space="preserve"> those of study 2. </w:t>
      </w:r>
      <w:r w:rsidR="004A1C80" w:rsidRPr="00D912DE">
        <w:rPr>
          <w:rFonts w:ascii="Sitka Text" w:hAnsi="Sitka Text"/>
        </w:rPr>
        <w:t>Specifically,</w:t>
      </w:r>
      <w:r w:rsidRPr="00D912DE">
        <w:rPr>
          <w:rFonts w:ascii="Sitka Text" w:hAnsi="Sitka Text"/>
        </w:rPr>
        <w:t xml:space="preserve"> we hypothesize that bilateral FastBrake will result in adaptations that bilaterally decrease PF impulse and FastProp will result in a bilateral increase in PF impulse. </w:t>
      </w:r>
    </w:p>
    <w:p w14:paraId="16634637" w14:textId="77777777" w:rsidR="00986776" w:rsidRPr="00D912DE" w:rsidRDefault="00986776" w:rsidP="00986776">
      <w:pPr>
        <w:pStyle w:val="Heading2"/>
        <w:rPr>
          <w:rFonts w:ascii="Sitka Text" w:eastAsia="Sitka Text" w:hAnsi="Sitka Text" w:cs="Sitka Text"/>
          <w:color w:val="4F81BD"/>
        </w:rPr>
      </w:pPr>
      <w:r w:rsidRPr="00D912DE">
        <w:rPr>
          <w:rFonts w:ascii="Sitka Text" w:eastAsia="Sitka Text" w:hAnsi="Sitka Text" w:cs="Sitka Text"/>
          <w:color w:val="4F81BD"/>
        </w:rPr>
        <w:t>Methods</w:t>
      </w:r>
    </w:p>
    <w:p w14:paraId="79897BDA" w14:textId="77777777" w:rsidR="00986776" w:rsidRPr="00D912DE" w:rsidRDefault="00986776" w:rsidP="00986776">
      <w:pPr>
        <w:rPr>
          <w:rFonts w:ascii="Sitka Text" w:hAnsi="Sitka Text"/>
        </w:rPr>
      </w:pPr>
      <w:r w:rsidRPr="00D912DE">
        <w:rPr>
          <w:rFonts w:ascii="Sitka Text" w:hAnsi="Sitka Text"/>
        </w:rPr>
        <w:t xml:space="preserve">The methods of Study 3 will parallel those of Study 2, with the data collection occurring on the same day with the same subjects. The two conditions associated with Study 3 will be randomized along with those of Study 2. </w:t>
      </w:r>
    </w:p>
    <w:p w14:paraId="2A614C2A" w14:textId="77777777" w:rsidR="00986776" w:rsidRPr="00D912DE" w:rsidRDefault="00986776" w:rsidP="00986776">
      <w:pPr>
        <w:pStyle w:val="Heading3"/>
        <w:rPr>
          <w:rFonts w:ascii="Sitka Text" w:hAnsi="Sitka Text"/>
        </w:rPr>
      </w:pPr>
      <w:r w:rsidRPr="00D912DE">
        <w:rPr>
          <w:rFonts w:ascii="Sitka Text" w:eastAsia="Sitka Text" w:hAnsi="Sitka Text" w:cs="Sitka Text"/>
          <w:color w:val="4F81BD"/>
        </w:rPr>
        <w:t>Participants</w:t>
      </w:r>
    </w:p>
    <w:p w14:paraId="71B3A55F" w14:textId="77777777" w:rsidR="00986776" w:rsidRPr="00D912DE" w:rsidRDefault="00986776" w:rsidP="00986776">
      <w:pPr>
        <w:rPr>
          <w:rFonts w:ascii="Sitka Text" w:hAnsi="Sitka Text"/>
        </w:rPr>
      </w:pPr>
      <w:r w:rsidRPr="00D912DE">
        <w:rPr>
          <w:rFonts w:ascii="Sitka Text" w:eastAsia="Sitka Text" w:hAnsi="Sitka Text" w:cs="Sitka Text"/>
        </w:rPr>
        <w:t>We will recruit 20 healthy adults (18-45 years) from central Texas. Inclusion criteria: ability to walk unassisted for 20 minutes. Exclusion criteria: pregnancy, lower extremity orthopedic, neurological, vascular, or metabolic conditions affecting gait.</w:t>
      </w:r>
    </w:p>
    <w:p w14:paraId="13DC1D9C" w14:textId="77777777" w:rsidR="00986776" w:rsidRPr="00D912DE" w:rsidRDefault="00986776" w:rsidP="00986776">
      <w:pPr>
        <w:pStyle w:val="Heading3"/>
        <w:rPr>
          <w:rFonts w:ascii="Sitka Text" w:hAnsi="Sitka Text"/>
        </w:rPr>
      </w:pPr>
      <w:r w:rsidRPr="00D912DE">
        <w:rPr>
          <w:rFonts w:ascii="Sitka Text" w:eastAsia="Sitka Text" w:hAnsi="Sitka Text" w:cs="Sitka Text"/>
          <w:color w:val="4F81BD"/>
        </w:rPr>
        <w:t>Data Collection</w:t>
      </w:r>
    </w:p>
    <w:p w14:paraId="7E6892F4" w14:textId="77777777" w:rsidR="00986776" w:rsidRPr="00D912DE" w:rsidRDefault="00986776" w:rsidP="00986776">
      <w:pPr>
        <w:rPr>
          <w:rFonts w:ascii="Sitka Text" w:hAnsi="Sitka Text"/>
        </w:rPr>
      </w:pPr>
      <w:r w:rsidRPr="00D912DE">
        <w:rPr>
          <w:rFonts w:ascii="Sitka Text" w:eastAsia="Sitka Text" w:hAnsi="Sitka Text" w:cs="Sitka Text"/>
        </w:rPr>
        <w:t xml:space="preserve">We will use a 10-camera Vicon Nexus motion capture system (100 Hz) and an instrumented split-belt treadmill with handrails (Motek Medical, 1000 Hz). Participants will wear a safety harness, and a 7-segment lower body marker set. Static and dynamic calibration trials will be performed, including functional calibration of hip and knee joints using "hula hoop" and "quarter squat" movements </w:t>
      </w:r>
      <w:r w:rsidRPr="00D912DE">
        <w:rPr>
          <w:rFonts w:ascii="Sitka Text" w:eastAsia="Sitka Text" w:hAnsi="Sitka Text" w:cs="Sitka Text"/>
          <w:vertAlign w:val="superscript"/>
        </w:rPr>
        <w:t>38</w:t>
      </w:r>
      <w:r w:rsidRPr="00D912DE">
        <w:rPr>
          <w:rFonts w:ascii="Sitka Text" w:eastAsia="Sitka Text" w:hAnsi="Sitka Text" w:cs="Sitka Text"/>
        </w:rPr>
        <w:t>.</w:t>
      </w:r>
    </w:p>
    <w:p w14:paraId="0CDA9E11" w14:textId="77777777" w:rsidR="00986776" w:rsidRPr="00D912DE" w:rsidRDefault="00986776" w:rsidP="00986776">
      <w:pPr>
        <w:pStyle w:val="Heading3"/>
        <w:rPr>
          <w:rFonts w:ascii="Sitka Text" w:hAnsi="Sitka Text"/>
        </w:rPr>
      </w:pPr>
      <w:r w:rsidRPr="00D912DE">
        <w:rPr>
          <w:rFonts w:ascii="Sitka Text" w:eastAsia="Sitka Text" w:hAnsi="Sitka Text" w:cs="Sitka Text"/>
          <w:color w:val="4F81BD"/>
        </w:rPr>
        <w:t>Protocol</w:t>
      </w:r>
    </w:p>
    <w:p w14:paraId="39EEBCBB" w14:textId="77777777" w:rsidR="00986776" w:rsidRPr="00D912DE" w:rsidRDefault="00986776" w:rsidP="00986776">
      <w:pPr>
        <w:rPr>
          <w:rFonts w:ascii="Sitka Text" w:hAnsi="Sitka Text"/>
        </w:rPr>
      </w:pPr>
      <w:r w:rsidRPr="00D912DE">
        <w:rPr>
          <w:rFonts w:ascii="Sitka Text" w:eastAsia="Sitka Text" w:hAnsi="Sitka Text" w:cs="Sitka Text"/>
        </w:rPr>
        <w:t xml:space="preserve">Participants will complete 2 randomized trials (Bilateral FastBrake, Bilateral FastProp) as outlined in </w:t>
      </w:r>
      <w:r w:rsidRPr="00D912DE">
        <w:rPr>
          <w:rFonts w:ascii="Sitka Text" w:eastAsia="Cambria" w:hAnsi="Sitka Text" w:cs="Cambria"/>
        </w:rPr>
        <w:t>Table 1</w:t>
      </w:r>
      <w:r w:rsidRPr="00D912DE">
        <w:rPr>
          <w:rFonts w:ascii="Sitka Text" w:eastAsia="Sitka Text" w:hAnsi="Sitka Text" w:cs="Sitka Text"/>
        </w:rPr>
        <w:t>. These will be randomized along with three additional conditions as outlined in Study 2.</w:t>
      </w:r>
    </w:p>
    <w:p w14:paraId="16CB2183" w14:textId="77777777" w:rsidR="00986776" w:rsidRPr="00D912DE" w:rsidRDefault="00986776" w:rsidP="00986776">
      <w:pPr>
        <w:spacing w:after="120"/>
        <w:rPr>
          <w:rFonts w:ascii="Sitka Text" w:eastAsia="Cambria" w:hAnsi="Sitka Text" w:cs="Cambria"/>
          <w:i/>
          <w:iCs/>
        </w:rPr>
      </w:pPr>
      <w:r w:rsidRPr="00D912DE">
        <w:rPr>
          <w:rFonts w:ascii="Sitka Text" w:eastAsia="Cambria" w:hAnsi="Sitka Text" w:cs="Cambria"/>
          <w:i/>
          <w:iCs/>
        </w:rPr>
        <w:t>Table 1: Randomly ordered trials in Study 3 (Study 2 Trials in faded font)</w:t>
      </w:r>
    </w:p>
    <w:tbl>
      <w:tblPr>
        <w:tblW w:w="10026" w:type="dxa"/>
        <w:tblLook w:val="04A0" w:firstRow="1" w:lastRow="0" w:firstColumn="1" w:lastColumn="0" w:noHBand="0" w:noVBand="1"/>
      </w:tblPr>
      <w:tblGrid>
        <w:gridCol w:w="1052"/>
        <w:gridCol w:w="3172"/>
        <w:gridCol w:w="5802"/>
      </w:tblGrid>
      <w:tr w:rsidR="00986776" w:rsidRPr="00D912DE" w14:paraId="3DB66E50" w14:textId="77777777" w:rsidTr="00974A62">
        <w:trPr>
          <w:trHeight w:val="412"/>
        </w:trPr>
        <w:tc>
          <w:tcPr>
            <w:tcW w:w="10026" w:type="dxa"/>
            <w:gridSpan w:val="3"/>
            <w:tcBorders>
              <w:top w:val="nil"/>
              <w:left w:val="nil"/>
              <w:bottom w:val="nil"/>
              <w:right w:val="nil"/>
            </w:tcBorders>
            <w:shd w:val="clear" w:color="auto" w:fill="auto"/>
            <w:noWrap/>
            <w:vAlign w:val="center"/>
            <w:hideMark/>
          </w:tcPr>
          <w:p w14:paraId="09D14E53" w14:textId="77777777" w:rsidR="00986776" w:rsidRPr="00974A62" w:rsidRDefault="00986776" w:rsidP="009B0EA0">
            <w:pPr>
              <w:spacing w:after="0"/>
              <w:jc w:val="center"/>
              <w:rPr>
                <w:rFonts w:ascii="Sitka Text" w:eastAsia="Times New Roman" w:hAnsi="Sitka Text" w:cs="Times New Roman"/>
                <w:b/>
                <w:bCs/>
                <w:color w:val="000000"/>
                <w:sz w:val="22"/>
                <w:szCs w:val="22"/>
              </w:rPr>
            </w:pPr>
            <w:r w:rsidRPr="00974A62">
              <w:rPr>
                <w:rFonts w:ascii="Sitka Text" w:eastAsia="Times New Roman" w:hAnsi="Sitka Text" w:cs="Times New Roman"/>
                <w:b/>
                <w:bCs/>
                <w:color w:val="000000"/>
                <w:sz w:val="22"/>
                <w:szCs w:val="22"/>
              </w:rPr>
              <w:t xml:space="preserve">Randomly Ordered Trials </w:t>
            </w:r>
          </w:p>
        </w:tc>
      </w:tr>
      <w:tr w:rsidR="00986776" w:rsidRPr="00D912DE" w14:paraId="20FE596C" w14:textId="77777777" w:rsidTr="00974A62">
        <w:trPr>
          <w:trHeight w:val="317"/>
        </w:trPr>
        <w:tc>
          <w:tcPr>
            <w:tcW w:w="1052" w:type="dxa"/>
            <w:tcBorders>
              <w:top w:val="single" w:sz="4" w:space="0" w:color="auto"/>
              <w:left w:val="nil"/>
              <w:bottom w:val="single" w:sz="4" w:space="0" w:color="auto"/>
              <w:right w:val="nil"/>
            </w:tcBorders>
            <w:shd w:val="clear" w:color="auto" w:fill="auto"/>
            <w:noWrap/>
            <w:vAlign w:val="center"/>
            <w:hideMark/>
          </w:tcPr>
          <w:p w14:paraId="1AB2DAB1" w14:textId="77777777" w:rsidR="00986776" w:rsidRPr="00D912DE" w:rsidRDefault="00986776" w:rsidP="009B0EA0">
            <w:pPr>
              <w:spacing w:after="0"/>
              <w:jc w:val="center"/>
              <w:rPr>
                <w:rFonts w:ascii="Sitka Text" w:eastAsia="Times New Roman" w:hAnsi="Sitka Text" w:cs="Times New Roman"/>
                <w:b/>
                <w:bCs/>
                <w:color w:val="000000"/>
              </w:rPr>
            </w:pPr>
            <w:r w:rsidRPr="00D912DE">
              <w:rPr>
                <w:rFonts w:ascii="Sitka Text" w:eastAsia="Times New Roman" w:hAnsi="Sitka Text" w:cs="Times New Roman"/>
                <w:b/>
                <w:bCs/>
                <w:color w:val="000000"/>
              </w:rPr>
              <w:t>Study</w:t>
            </w:r>
          </w:p>
        </w:tc>
        <w:tc>
          <w:tcPr>
            <w:tcW w:w="3172" w:type="dxa"/>
            <w:tcBorders>
              <w:top w:val="single" w:sz="4" w:space="0" w:color="auto"/>
              <w:left w:val="nil"/>
              <w:bottom w:val="single" w:sz="4" w:space="0" w:color="auto"/>
              <w:right w:val="nil"/>
            </w:tcBorders>
            <w:shd w:val="clear" w:color="auto" w:fill="auto"/>
            <w:noWrap/>
            <w:vAlign w:val="center"/>
            <w:hideMark/>
          </w:tcPr>
          <w:p w14:paraId="5A7C73CB" w14:textId="77777777" w:rsidR="00986776" w:rsidRPr="00974A62" w:rsidRDefault="00986776" w:rsidP="009B0EA0">
            <w:pPr>
              <w:spacing w:after="0"/>
              <w:jc w:val="center"/>
              <w:rPr>
                <w:rFonts w:ascii="Sitka Text" w:eastAsia="Times New Roman" w:hAnsi="Sitka Text" w:cs="Times New Roman"/>
                <w:b/>
                <w:bCs/>
                <w:color w:val="000000"/>
                <w:sz w:val="22"/>
                <w:szCs w:val="22"/>
              </w:rPr>
            </w:pPr>
            <w:r w:rsidRPr="00974A62">
              <w:rPr>
                <w:rFonts w:ascii="Sitka Text" w:eastAsia="Times New Roman" w:hAnsi="Sitka Text" w:cs="Times New Roman"/>
                <w:b/>
                <w:bCs/>
                <w:color w:val="000000"/>
                <w:sz w:val="22"/>
                <w:szCs w:val="22"/>
              </w:rPr>
              <w:t>Condition</w:t>
            </w:r>
          </w:p>
        </w:tc>
        <w:tc>
          <w:tcPr>
            <w:tcW w:w="5802" w:type="dxa"/>
            <w:tcBorders>
              <w:top w:val="single" w:sz="4" w:space="0" w:color="auto"/>
              <w:left w:val="nil"/>
              <w:bottom w:val="single" w:sz="4" w:space="0" w:color="auto"/>
              <w:right w:val="nil"/>
            </w:tcBorders>
            <w:shd w:val="clear" w:color="auto" w:fill="auto"/>
            <w:noWrap/>
            <w:vAlign w:val="center"/>
            <w:hideMark/>
          </w:tcPr>
          <w:p w14:paraId="73731520" w14:textId="77777777" w:rsidR="00986776" w:rsidRPr="00974A62" w:rsidRDefault="00986776" w:rsidP="009B0EA0">
            <w:pPr>
              <w:spacing w:after="0"/>
              <w:jc w:val="center"/>
              <w:rPr>
                <w:rFonts w:ascii="Sitka Text" w:eastAsia="Times New Roman" w:hAnsi="Sitka Text" w:cs="Times New Roman"/>
                <w:b/>
                <w:bCs/>
                <w:color w:val="000000"/>
                <w:sz w:val="22"/>
                <w:szCs w:val="22"/>
              </w:rPr>
            </w:pPr>
            <w:r w:rsidRPr="00974A62">
              <w:rPr>
                <w:rFonts w:ascii="Sitka Text" w:eastAsia="Times New Roman" w:hAnsi="Sitka Text" w:cs="Times New Roman"/>
                <w:b/>
                <w:bCs/>
                <w:color w:val="000000"/>
                <w:sz w:val="22"/>
                <w:szCs w:val="22"/>
              </w:rPr>
              <w:t>Description</w:t>
            </w:r>
          </w:p>
        </w:tc>
      </w:tr>
      <w:tr w:rsidR="00986776" w:rsidRPr="00D912DE" w14:paraId="1D9A8F35" w14:textId="77777777" w:rsidTr="00974A62">
        <w:trPr>
          <w:trHeight w:val="317"/>
        </w:trPr>
        <w:tc>
          <w:tcPr>
            <w:tcW w:w="1052" w:type="dxa"/>
            <w:tcBorders>
              <w:top w:val="nil"/>
              <w:left w:val="nil"/>
              <w:bottom w:val="single" w:sz="4" w:space="0" w:color="auto"/>
              <w:right w:val="nil"/>
            </w:tcBorders>
            <w:shd w:val="clear" w:color="auto" w:fill="auto"/>
            <w:noWrap/>
            <w:vAlign w:val="center"/>
            <w:hideMark/>
          </w:tcPr>
          <w:p w14:paraId="58B9542F" w14:textId="77777777" w:rsidR="00986776" w:rsidRPr="00D912DE" w:rsidRDefault="00986776" w:rsidP="009B0EA0">
            <w:pPr>
              <w:spacing w:after="0"/>
              <w:jc w:val="center"/>
              <w:rPr>
                <w:rFonts w:ascii="Sitka Text" w:eastAsia="Times New Roman" w:hAnsi="Sitka Text" w:cs="Times New Roman"/>
                <w:color w:val="BFBFBF" w:themeColor="background1" w:themeShade="BF"/>
              </w:rPr>
            </w:pPr>
            <w:r w:rsidRPr="00D912DE">
              <w:rPr>
                <w:rFonts w:ascii="Sitka Text" w:eastAsia="Times New Roman" w:hAnsi="Sitka Text" w:cs="Times New Roman"/>
                <w:color w:val="BFBFBF" w:themeColor="background1" w:themeShade="BF"/>
              </w:rPr>
              <w:t>2</w:t>
            </w:r>
          </w:p>
        </w:tc>
        <w:tc>
          <w:tcPr>
            <w:tcW w:w="3172" w:type="dxa"/>
            <w:tcBorders>
              <w:top w:val="nil"/>
              <w:left w:val="nil"/>
              <w:bottom w:val="single" w:sz="4" w:space="0" w:color="auto"/>
              <w:right w:val="nil"/>
            </w:tcBorders>
            <w:shd w:val="clear" w:color="auto" w:fill="auto"/>
            <w:noWrap/>
            <w:vAlign w:val="center"/>
            <w:hideMark/>
          </w:tcPr>
          <w:p w14:paraId="58DF61A5" w14:textId="77777777" w:rsidR="00986776" w:rsidRPr="00974A62" w:rsidRDefault="00986776" w:rsidP="009B0EA0">
            <w:pPr>
              <w:spacing w:after="0"/>
              <w:jc w:val="center"/>
              <w:rPr>
                <w:rFonts w:ascii="Sitka Text" w:eastAsia="Times New Roman" w:hAnsi="Sitka Text" w:cs="Times New Roman"/>
                <w:color w:val="BFBFBF" w:themeColor="background1" w:themeShade="BF"/>
                <w:sz w:val="22"/>
                <w:szCs w:val="22"/>
              </w:rPr>
            </w:pPr>
            <w:r w:rsidRPr="00974A62">
              <w:rPr>
                <w:rFonts w:ascii="Sitka Text" w:eastAsia="Times New Roman" w:hAnsi="Sitka Text" w:cs="Times New Roman"/>
                <w:color w:val="BFBFBF" w:themeColor="background1" w:themeShade="BF"/>
                <w:sz w:val="22"/>
                <w:szCs w:val="22"/>
              </w:rPr>
              <w:t>cSBT</w:t>
            </w:r>
          </w:p>
        </w:tc>
        <w:tc>
          <w:tcPr>
            <w:tcW w:w="5802" w:type="dxa"/>
            <w:tcBorders>
              <w:top w:val="nil"/>
              <w:left w:val="nil"/>
              <w:bottom w:val="single" w:sz="4" w:space="0" w:color="auto"/>
              <w:right w:val="nil"/>
            </w:tcBorders>
            <w:shd w:val="clear" w:color="auto" w:fill="auto"/>
            <w:vAlign w:val="center"/>
            <w:hideMark/>
          </w:tcPr>
          <w:p w14:paraId="0CB1D73A" w14:textId="77777777" w:rsidR="00986776" w:rsidRPr="00974A62" w:rsidRDefault="00986776" w:rsidP="009B0EA0">
            <w:pPr>
              <w:spacing w:after="0"/>
              <w:rPr>
                <w:rFonts w:ascii="Sitka Text" w:eastAsia="Times New Roman" w:hAnsi="Sitka Text" w:cs="Times New Roman"/>
                <w:color w:val="BFBFBF" w:themeColor="background1" w:themeShade="BF"/>
                <w:sz w:val="22"/>
                <w:szCs w:val="22"/>
              </w:rPr>
            </w:pPr>
            <w:r w:rsidRPr="00974A62">
              <w:rPr>
                <w:rFonts w:ascii="Sitka Text" w:eastAsia="Times New Roman" w:hAnsi="Sitka Text" w:cs="Times New Roman"/>
                <w:color w:val="BFBFBF" w:themeColor="background1" w:themeShade="BF"/>
                <w:sz w:val="22"/>
                <w:szCs w:val="22"/>
              </w:rPr>
              <w:t>Left belt at 1 m/s and right belt at 2 m/s</w:t>
            </w:r>
          </w:p>
        </w:tc>
      </w:tr>
      <w:tr w:rsidR="00986776" w:rsidRPr="00D912DE" w14:paraId="3597981E" w14:textId="77777777" w:rsidTr="00974A62">
        <w:trPr>
          <w:trHeight w:val="619"/>
        </w:trPr>
        <w:tc>
          <w:tcPr>
            <w:tcW w:w="1052" w:type="dxa"/>
            <w:tcBorders>
              <w:top w:val="nil"/>
              <w:left w:val="nil"/>
              <w:bottom w:val="single" w:sz="4" w:space="0" w:color="auto"/>
              <w:right w:val="nil"/>
            </w:tcBorders>
            <w:shd w:val="clear" w:color="auto" w:fill="auto"/>
            <w:noWrap/>
            <w:vAlign w:val="center"/>
            <w:hideMark/>
          </w:tcPr>
          <w:p w14:paraId="4D74B480" w14:textId="77777777" w:rsidR="00986776" w:rsidRPr="00D912DE" w:rsidRDefault="00986776" w:rsidP="009B0EA0">
            <w:pPr>
              <w:spacing w:after="0"/>
              <w:jc w:val="center"/>
              <w:rPr>
                <w:rFonts w:ascii="Sitka Text" w:eastAsia="Times New Roman" w:hAnsi="Sitka Text" w:cs="Times New Roman"/>
                <w:color w:val="BFBFBF" w:themeColor="background1" w:themeShade="BF"/>
              </w:rPr>
            </w:pPr>
            <w:r w:rsidRPr="00D912DE">
              <w:rPr>
                <w:rFonts w:ascii="Sitka Text" w:eastAsia="Times New Roman" w:hAnsi="Sitka Text" w:cs="Times New Roman"/>
                <w:color w:val="BFBFBF" w:themeColor="background1" w:themeShade="BF"/>
              </w:rPr>
              <w:t>2</w:t>
            </w:r>
          </w:p>
        </w:tc>
        <w:tc>
          <w:tcPr>
            <w:tcW w:w="3172" w:type="dxa"/>
            <w:tcBorders>
              <w:top w:val="nil"/>
              <w:left w:val="nil"/>
              <w:bottom w:val="single" w:sz="4" w:space="0" w:color="auto"/>
              <w:right w:val="nil"/>
            </w:tcBorders>
            <w:shd w:val="clear" w:color="auto" w:fill="auto"/>
            <w:noWrap/>
            <w:vAlign w:val="center"/>
            <w:hideMark/>
          </w:tcPr>
          <w:p w14:paraId="113D80F3" w14:textId="77777777" w:rsidR="00986776" w:rsidRPr="00974A62" w:rsidRDefault="00986776" w:rsidP="009B0EA0">
            <w:pPr>
              <w:spacing w:after="0"/>
              <w:jc w:val="center"/>
              <w:rPr>
                <w:rFonts w:ascii="Sitka Text" w:eastAsia="Times New Roman" w:hAnsi="Sitka Text" w:cs="Times New Roman"/>
                <w:color w:val="BFBFBF" w:themeColor="background1" w:themeShade="BF"/>
                <w:sz w:val="22"/>
                <w:szCs w:val="22"/>
              </w:rPr>
            </w:pPr>
            <w:r w:rsidRPr="00974A62">
              <w:rPr>
                <w:rFonts w:ascii="Sitka Text" w:eastAsia="Times New Roman" w:hAnsi="Sitka Text" w:cs="Times New Roman"/>
                <w:color w:val="BFBFBF" w:themeColor="background1" w:themeShade="BF"/>
                <w:sz w:val="22"/>
                <w:szCs w:val="22"/>
              </w:rPr>
              <w:t>Unilateral FastBrake</w:t>
            </w:r>
          </w:p>
        </w:tc>
        <w:tc>
          <w:tcPr>
            <w:tcW w:w="5802" w:type="dxa"/>
            <w:tcBorders>
              <w:top w:val="nil"/>
              <w:left w:val="nil"/>
              <w:bottom w:val="single" w:sz="4" w:space="0" w:color="auto"/>
              <w:right w:val="nil"/>
            </w:tcBorders>
            <w:shd w:val="clear" w:color="auto" w:fill="auto"/>
            <w:vAlign w:val="center"/>
            <w:hideMark/>
          </w:tcPr>
          <w:p w14:paraId="7F8893B6" w14:textId="77777777" w:rsidR="00986776" w:rsidRPr="00974A62" w:rsidRDefault="00986776" w:rsidP="009B0EA0">
            <w:pPr>
              <w:spacing w:after="0"/>
              <w:rPr>
                <w:rFonts w:ascii="Sitka Text" w:eastAsia="Times New Roman" w:hAnsi="Sitka Text" w:cs="Times New Roman"/>
                <w:color w:val="BFBFBF" w:themeColor="background1" w:themeShade="BF"/>
                <w:sz w:val="22"/>
                <w:szCs w:val="22"/>
              </w:rPr>
            </w:pPr>
            <w:r w:rsidRPr="00974A62">
              <w:rPr>
                <w:rFonts w:ascii="Sitka Text" w:eastAsia="Times New Roman" w:hAnsi="Sitka Text" w:cs="Times New Roman"/>
                <w:color w:val="BFBFBF" w:themeColor="background1" w:themeShade="BF"/>
                <w:sz w:val="22"/>
                <w:szCs w:val="22"/>
              </w:rPr>
              <w:t>Left belt runs 2 m/s at left foot contact, then slows to 1 m/s beginning after weight shift is 50% complete</w:t>
            </w:r>
          </w:p>
        </w:tc>
      </w:tr>
      <w:tr w:rsidR="00986776" w:rsidRPr="00D912DE" w14:paraId="1756B738" w14:textId="77777777" w:rsidTr="00974A62">
        <w:trPr>
          <w:trHeight w:val="619"/>
        </w:trPr>
        <w:tc>
          <w:tcPr>
            <w:tcW w:w="1052" w:type="dxa"/>
            <w:tcBorders>
              <w:top w:val="nil"/>
              <w:left w:val="nil"/>
              <w:bottom w:val="single" w:sz="4" w:space="0" w:color="auto"/>
              <w:right w:val="nil"/>
            </w:tcBorders>
            <w:shd w:val="clear" w:color="auto" w:fill="auto"/>
            <w:noWrap/>
            <w:vAlign w:val="center"/>
            <w:hideMark/>
          </w:tcPr>
          <w:p w14:paraId="13B37910" w14:textId="77777777" w:rsidR="00986776" w:rsidRPr="00D912DE" w:rsidRDefault="00986776" w:rsidP="009B0EA0">
            <w:pPr>
              <w:spacing w:after="0"/>
              <w:jc w:val="center"/>
              <w:rPr>
                <w:rFonts w:ascii="Sitka Text" w:eastAsia="Times New Roman" w:hAnsi="Sitka Text" w:cs="Times New Roman"/>
                <w:color w:val="BFBFBF" w:themeColor="background1" w:themeShade="BF"/>
              </w:rPr>
            </w:pPr>
            <w:r w:rsidRPr="00D912DE">
              <w:rPr>
                <w:rFonts w:ascii="Sitka Text" w:eastAsia="Times New Roman" w:hAnsi="Sitka Text" w:cs="Times New Roman"/>
                <w:color w:val="BFBFBF" w:themeColor="background1" w:themeShade="BF"/>
              </w:rPr>
              <w:t>2</w:t>
            </w:r>
          </w:p>
        </w:tc>
        <w:tc>
          <w:tcPr>
            <w:tcW w:w="3172" w:type="dxa"/>
            <w:tcBorders>
              <w:top w:val="nil"/>
              <w:left w:val="nil"/>
              <w:bottom w:val="single" w:sz="4" w:space="0" w:color="auto"/>
              <w:right w:val="nil"/>
            </w:tcBorders>
            <w:shd w:val="clear" w:color="auto" w:fill="auto"/>
            <w:noWrap/>
            <w:vAlign w:val="center"/>
            <w:hideMark/>
          </w:tcPr>
          <w:p w14:paraId="67381D32" w14:textId="77777777" w:rsidR="00986776" w:rsidRPr="00974A62" w:rsidRDefault="00986776" w:rsidP="009B0EA0">
            <w:pPr>
              <w:spacing w:after="0"/>
              <w:jc w:val="center"/>
              <w:rPr>
                <w:rFonts w:ascii="Sitka Text" w:eastAsia="Times New Roman" w:hAnsi="Sitka Text" w:cs="Times New Roman"/>
                <w:color w:val="BFBFBF" w:themeColor="background1" w:themeShade="BF"/>
                <w:sz w:val="22"/>
                <w:szCs w:val="22"/>
              </w:rPr>
            </w:pPr>
            <w:r w:rsidRPr="00974A62">
              <w:rPr>
                <w:rFonts w:ascii="Sitka Text" w:eastAsia="Times New Roman" w:hAnsi="Sitka Text" w:cs="Times New Roman"/>
                <w:color w:val="BFBFBF" w:themeColor="background1" w:themeShade="BF"/>
                <w:sz w:val="22"/>
                <w:szCs w:val="22"/>
              </w:rPr>
              <w:t>Unilateral FastProp</w:t>
            </w:r>
          </w:p>
        </w:tc>
        <w:tc>
          <w:tcPr>
            <w:tcW w:w="5802" w:type="dxa"/>
            <w:tcBorders>
              <w:top w:val="nil"/>
              <w:left w:val="nil"/>
              <w:bottom w:val="single" w:sz="4" w:space="0" w:color="auto"/>
              <w:right w:val="nil"/>
            </w:tcBorders>
            <w:shd w:val="clear" w:color="auto" w:fill="auto"/>
            <w:vAlign w:val="center"/>
            <w:hideMark/>
          </w:tcPr>
          <w:p w14:paraId="6EC504D1" w14:textId="77777777" w:rsidR="00986776" w:rsidRPr="00974A62" w:rsidRDefault="00986776" w:rsidP="009B0EA0">
            <w:pPr>
              <w:spacing w:after="0"/>
              <w:rPr>
                <w:rFonts w:ascii="Sitka Text" w:eastAsia="Times New Roman" w:hAnsi="Sitka Text" w:cs="Times New Roman"/>
                <w:color w:val="BFBFBF" w:themeColor="background1" w:themeShade="BF"/>
                <w:sz w:val="22"/>
                <w:szCs w:val="22"/>
              </w:rPr>
            </w:pPr>
            <w:r w:rsidRPr="00974A62">
              <w:rPr>
                <w:rFonts w:ascii="Sitka Text" w:eastAsia="Times New Roman" w:hAnsi="Sitka Text" w:cs="Times New Roman"/>
                <w:color w:val="BFBFBF" w:themeColor="background1" w:themeShade="BF"/>
                <w:sz w:val="22"/>
                <w:szCs w:val="22"/>
              </w:rPr>
              <w:t>Left belt runs 1 m/s at left foot contact, then increases to 2 m/s beginning after weight shift is 50% complete</w:t>
            </w:r>
          </w:p>
        </w:tc>
      </w:tr>
      <w:tr w:rsidR="00986776" w:rsidRPr="00D912DE" w14:paraId="5D81AC06" w14:textId="77777777" w:rsidTr="00974A62">
        <w:trPr>
          <w:trHeight w:val="635"/>
        </w:trPr>
        <w:tc>
          <w:tcPr>
            <w:tcW w:w="1052" w:type="dxa"/>
            <w:tcBorders>
              <w:top w:val="nil"/>
              <w:left w:val="nil"/>
              <w:bottom w:val="single" w:sz="4" w:space="0" w:color="auto"/>
              <w:right w:val="nil"/>
            </w:tcBorders>
            <w:shd w:val="clear" w:color="auto" w:fill="auto"/>
            <w:noWrap/>
            <w:vAlign w:val="center"/>
            <w:hideMark/>
          </w:tcPr>
          <w:p w14:paraId="74BFAB65" w14:textId="77777777" w:rsidR="00986776" w:rsidRPr="00D912DE" w:rsidRDefault="00986776" w:rsidP="009B0EA0">
            <w:pPr>
              <w:spacing w:after="0"/>
              <w:jc w:val="center"/>
              <w:rPr>
                <w:rFonts w:ascii="Sitka Text" w:eastAsia="Times New Roman" w:hAnsi="Sitka Text" w:cs="Times New Roman"/>
                <w:color w:val="000000"/>
              </w:rPr>
            </w:pPr>
            <w:r w:rsidRPr="00D912DE">
              <w:rPr>
                <w:rFonts w:ascii="Sitka Text" w:eastAsia="Times New Roman" w:hAnsi="Sitka Text" w:cs="Times New Roman"/>
                <w:color w:val="000000"/>
              </w:rPr>
              <w:t>3</w:t>
            </w:r>
          </w:p>
        </w:tc>
        <w:tc>
          <w:tcPr>
            <w:tcW w:w="3172" w:type="dxa"/>
            <w:tcBorders>
              <w:top w:val="nil"/>
              <w:left w:val="nil"/>
              <w:bottom w:val="single" w:sz="4" w:space="0" w:color="auto"/>
              <w:right w:val="nil"/>
            </w:tcBorders>
            <w:shd w:val="clear" w:color="auto" w:fill="auto"/>
            <w:noWrap/>
            <w:vAlign w:val="center"/>
            <w:hideMark/>
          </w:tcPr>
          <w:p w14:paraId="781F298A" w14:textId="77777777" w:rsidR="00986776" w:rsidRPr="00974A62" w:rsidRDefault="00986776" w:rsidP="009B0EA0">
            <w:pPr>
              <w:spacing w:after="0"/>
              <w:jc w:val="center"/>
              <w:rPr>
                <w:rFonts w:ascii="Sitka Text" w:eastAsia="Times New Roman" w:hAnsi="Sitka Text" w:cs="Times New Roman"/>
                <w:color w:val="000000"/>
                <w:sz w:val="22"/>
                <w:szCs w:val="22"/>
              </w:rPr>
            </w:pPr>
            <w:r w:rsidRPr="00974A62">
              <w:rPr>
                <w:rFonts w:ascii="Sitka Text" w:eastAsia="Times New Roman" w:hAnsi="Sitka Text" w:cs="Times New Roman"/>
                <w:color w:val="000000"/>
                <w:sz w:val="22"/>
                <w:szCs w:val="22"/>
              </w:rPr>
              <w:t>Bilateral FastBrake</w:t>
            </w:r>
          </w:p>
        </w:tc>
        <w:tc>
          <w:tcPr>
            <w:tcW w:w="5802" w:type="dxa"/>
            <w:tcBorders>
              <w:top w:val="nil"/>
              <w:left w:val="nil"/>
              <w:bottom w:val="single" w:sz="4" w:space="0" w:color="auto"/>
              <w:right w:val="nil"/>
            </w:tcBorders>
            <w:shd w:val="clear" w:color="auto" w:fill="auto"/>
            <w:vAlign w:val="center"/>
            <w:hideMark/>
          </w:tcPr>
          <w:p w14:paraId="5E898A0B" w14:textId="77777777" w:rsidR="00986776" w:rsidRPr="00974A62" w:rsidRDefault="00986776" w:rsidP="009B0EA0">
            <w:pPr>
              <w:spacing w:after="0"/>
              <w:rPr>
                <w:rFonts w:ascii="Sitka Text" w:eastAsia="Times New Roman" w:hAnsi="Sitka Text" w:cs="Times New Roman"/>
                <w:color w:val="000000"/>
                <w:sz w:val="22"/>
                <w:szCs w:val="22"/>
              </w:rPr>
            </w:pPr>
            <w:r w:rsidRPr="00974A62">
              <w:rPr>
                <w:rFonts w:ascii="Sitka Text" w:eastAsia="Times New Roman" w:hAnsi="Sitka Text" w:cs="Times New Roman"/>
                <w:color w:val="000000"/>
                <w:sz w:val="22"/>
                <w:szCs w:val="22"/>
              </w:rPr>
              <w:t>Belts run 2 m/s at foot contact, then slow to 1 m/s beginning after weight shift is 50% complete</w:t>
            </w:r>
          </w:p>
        </w:tc>
      </w:tr>
      <w:tr w:rsidR="00986776" w:rsidRPr="00D912DE" w14:paraId="5A78F297" w14:textId="77777777" w:rsidTr="00974A62">
        <w:trPr>
          <w:trHeight w:val="635"/>
        </w:trPr>
        <w:tc>
          <w:tcPr>
            <w:tcW w:w="1052" w:type="dxa"/>
            <w:tcBorders>
              <w:top w:val="nil"/>
              <w:left w:val="nil"/>
              <w:bottom w:val="single" w:sz="4" w:space="0" w:color="auto"/>
              <w:right w:val="nil"/>
            </w:tcBorders>
            <w:shd w:val="clear" w:color="auto" w:fill="auto"/>
            <w:noWrap/>
            <w:vAlign w:val="center"/>
            <w:hideMark/>
          </w:tcPr>
          <w:p w14:paraId="52B14ED3" w14:textId="77777777" w:rsidR="00986776" w:rsidRPr="00D912DE" w:rsidRDefault="00986776" w:rsidP="009B0EA0">
            <w:pPr>
              <w:spacing w:after="0"/>
              <w:jc w:val="center"/>
              <w:rPr>
                <w:rFonts w:ascii="Sitka Text" w:eastAsia="Times New Roman" w:hAnsi="Sitka Text" w:cs="Times New Roman"/>
                <w:color w:val="000000"/>
              </w:rPr>
            </w:pPr>
            <w:r w:rsidRPr="00D912DE">
              <w:rPr>
                <w:rFonts w:ascii="Sitka Text" w:eastAsia="Times New Roman" w:hAnsi="Sitka Text" w:cs="Times New Roman"/>
                <w:color w:val="000000"/>
              </w:rPr>
              <w:t>3</w:t>
            </w:r>
          </w:p>
        </w:tc>
        <w:tc>
          <w:tcPr>
            <w:tcW w:w="3172" w:type="dxa"/>
            <w:tcBorders>
              <w:top w:val="nil"/>
              <w:left w:val="nil"/>
              <w:bottom w:val="single" w:sz="4" w:space="0" w:color="auto"/>
              <w:right w:val="nil"/>
            </w:tcBorders>
            <w:shd w:val="clear" w:color="auto" w:fill="auto"/>
            <w:noWrap/>
            <w:vAlign w:val="center"/>
            <w:hideMark/>
          </w:tcPr>
          <w:p w14:paraId="7729DD06" w14:textId="77777777" w:rsidR="00986776" w:rsidRPr="00974A62" w:rsidRDefault="00986776" w:rsidP="009B0EA0">
            <w:pPr>
              <w:spacing w:after="0"/>
              <w:jc w:val="center"/>
              <w:rPr>
                <w:rFonts w:ascii="Sitka Text" w:eastAsia="Times New Roman" w:hAnsi="Sitka Text" w:cs="Times New Roman"/>
                <w:color w:val="000000"/>
                <w:sz w:val="22"/>
                <w:szCs w:val="22"/>
              </w:rPr>
            </w:pPr>
            <w:r w:rsidRPr="00974A62">
              <w:rPr>
                <w:rFonts w:ascii="Sitka Text" w:eastAsia="Times New Roman" w:hAnsi="Sitka Text" w:cs="Times New Roman"/>
                <w:color w:val="000000"/>
                <w:sz w:val="22"/>
                <w:szCs w:val="22"/>
              </w:rPr>
              <w:t>Bilateral FastProp</w:t>
            </w:r>
          </w:p>
        </w:tc>
        <w:tc>
          <w:tcPr>
            <w:tcW w:w="5802" w:type="dxa"/>
            <w:tcBorders>
              <w:top w:val="nil"/>
              <w:left w:val="nil"/>
              <w:bottom w:val="single" w:sz="4" w:space="0" w:color="auto"/>
              <w:right w:val="nil"/>
            </w:tcBorders>
            <w:shd w:val="clear" w:color="auto" w:fill="auto"/>
            <w:vAlign w:val="center"/>
            <w:hideMark/>
          </w:tcPr>
          <w:p w14:paraId="1C11305C" w14:textId="77777777" w:rsidR="00986776" w:rsidRPr="00974A62" w:rsidRDefault="00986776" w:rsidP="009B0EA0">
            <w:pPr>
              <w:spacing w:after="0"/>
              <w:rPr>
                <w:rFonts w:ascii="Sitka Text" w:eastAsia="Times New Roman" w:hAnsi="Sitka Text" w:cs="Times New Roman"/>
                <w:color w:val="000000"/>
                <w:sz w:val="22"/>
                <w:szCs w:val="22"/>
              </w:rPr>
            </w:pPr>
            <w:r w:rsidRPr="00974A62">
              <w:rPr>
                <w:rFonts w:ascii="Sitka Text" w:eastAsia="Times New Roman" w:hAnsi="Sitka Text" w:cs="Times New Roman"/>
                <w:color w:val="000000"/>
                <w:sz w:val="22"/>
                <w:szCs w:val="22"/>
              </w:rPr>
              <w:t>Belts runs 1 m/s at foot contact, then increase to 2 m/s beginning after weight shift is 50% complete</w:t>
            </w:r>
          </w:p>
        </w:tc>
      </w:tr>
    </w:tbl>
    <w:p w14:paraId="6CFF7B65" w14:textId="77777777" w:rsidR="00986776" w:rsidRPr="00D912DE" w:rsidRDefault="00986776" w:rsidP="00986776">
      <w:pPr>
        <w:rPr>
          <w:rFonts w:ascii="Sitka Text" w:hAnsi="Sitka Text"/>
        </w:rPr>
      </w:pPr>
      <w:r w:rsidRPr="00D912DE">
        <w:rPr>
          <w:rFonts w:ascii="Sitka Text" w:eastAsia="Sitka Text" w:hAnsi="Sitka Text" w:cs="Sitka Text"/>
          <w:b/>
          <w:bCs/>
        </w:rPr>
        <w:t xml:space="preserve"> </w:t>
      </w:r>
    </w:p>
    <w:p w14:paraId="202DCB27" w14:textId="3678598B" w:rsidR="00986776" w:rsidRPr="00D912DE" w:rsidRDefault="007E09AA" w:rsidP="00986776">
      <w:pPr>
        <w:rPr>
          <w:rFonts w:ascii="Sitka Text" w:hAnsi="Sitka Text"/>
        </w:rPr>
      </w:pPr>
      <w:r w:rsidRPr="00D912DE">
        <w:rPr>
          <w:rFonts w:ascii="Sitka Text" w:hAnsi="Sitka Text"/>
          <w:noProof/>
        </w:rPr>
        <w:lastRenderedPageBreak/>
        <w:drawing>
          <wp:anchor distT="0" distB="0" distL="114300" distR="114300" simplePos="0" relativeHeight="251659264" behindDoc="0" locked="0" layoutInCell="1" allowOverlap="1" wp14:anchorId="75D939E5" wp14:editId="2CA2999D">
            <wp:simplePos x="0" y="0"/>
            <wp:positionH relativeFrom="column">
              <wp:posOffset>2153066</wp:posOffset>
            </wp:positionH>
            <wp:positionV relativeFrom="paragraph">
              <wp:posOffset>1514760</wp:posOffset>
            </wp:positionV>
            <wp:extent cx="4333240" cy="2767330"/>
            <wp:effectExtent l="0" t="0" r="0" b="0"/>
            <wp:wrapTopAndBottom/>
            <wp:docPr id="678225154" name="Picture 3" descr="A red and blue spiral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0613845" name="Picture 3" descr="A red and blue spiral on a black background&#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33240" cy="2767330"/>
                    </a:xfrm>
                    <a:prstGeom prst="rect">
                      <a:avLst/>
                    </a:prstGeom>
                    <a:noFill/>
                    <a:ln>
                      <a:noFill/>
                    </a:ln>
                  </pic:spPr>
                </pic:pic>
              </a:graphicData>
            </a:graphic>
          </wp:anchor>
        </w:drawing>
      </w:r>
      <w:r w:rsidR="00AB2DD5">
        <w:rPr>
          <w:rFonts w:ascii="Sitka Text" w:hAnsi="Sitka Text"/>
          <w:noProof/>
        </w:rPr>
        <w:pict w14:anchorId="63BF49E8">
          <v:shape id="_x0000_s1035" type="#_x0000_t202" style="position:absolute;left:0;text-align:left;margin-left:-57.6pt;margin-top:160.2pt;width:201.6pt;height:98.25pt;z-index:251666432;visibility:visible;mso-wrap-distance-left:9pt;mso-wrap-distance-top:0;mso-wrap-distance-right:9pt;mso-wrap-distance-bottom:0;mso-position-horizontal-relative:text;mso-position-vertical-relative:text;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" stroked="f">
            <v:textbox inset="0,0,0,0">
              <w:txbxContent>
                <w:p w14:paraId="31E6B50D" w14:textId="3029991B" w:rsidR="00986776" w:rsidRPr="00020A46" w:rsidRDefault="00986776" w:rsidP="00986776">
                  <w:pPr>
                    <w:pStyle w:val="Caption"/>
                    <w:rPr>
                      <w:noProof/>
                      <w:sz w:val="22"/>
                      <w:szCs w:val="22"/>
                    </w:rPr>
                  </w:pPr>
                  <w:bookmarkStart w:id="1" w:name="_Ref179189958"/>
                  <w:r>
                    <w:t xml:space="preserve">Figure </w:t>
                  </w:r>
                  <w:r>
                    <w:fldChar w:fldCharType="begin"/>
                  </w:r>
                  <w:r>
                    <w:instrText>SEQ Figure \* ARABIC</w:instrText>
                  </w:r>
                  <w:r>
                    <w:fldChar w:fldCharType="separate"/>
                  </w:r>
                  <w:r w:rsidR="00D53251">
                    <w:rPr>
                      <w:noProof/>
                    </w:rPr>
                    <w:t>10</w:t>
                  </w:r>
                  <w:r>
                    <w:fldChar w:fldCharType="end"/>
                  </w:r>
                  <w:bookmarkEnd w:id="1"/>
                  <w:r>
                    <w:t xml:space="preserve">: </w:t>
                  </w:r>
                  <w:r w:rsidRPr="00DE67FC">
                    <w:t>Structure of each trial and indicators of where measurements occur for each Period (Late Baseline, Early Adaptation, Late Adaptation, Early Post Adaptation)</w:t>
                  </w:r>
                </w:p>
              </w:txbxContent>
            </v:textbox>
            <w10:wrap type="topAndBottom"/>
          </v:shape>
        </w:pict>
      </w:r>
      <w:r w:rsidRPr="00D912DE">
        <w:rPr>
          <w:rFonts w:ascii="Sitka Text" w:hAnsi="Sitka Text"/>
          <w:noProof/>
        </w:rPr>
        <w:drawing>
          <wp:anchor distT="0" distB="0" distL="114300" distR="114300" simplePos="0" relativeHeight="251649024" behindDoc="0" locked="0" layoutInCell="1" allowOverlap="1" wp14:anchorId="1229B813" wp14:editId="7192D77C">
            <wp:simplePos x="0" y="0"/>
            <wp:positionH relativeFrom="column">
              <wp:posOffset>2153285</wp:posOffset>
            </wp:positionH>
            <wp:positionV relativeFrom="paragraph">
              <wp:posOffset>1515110</wp:posOffset>
            </wp:positionV>
            <wp:extent cx="4333240" cy="2767330"/>
            <wp:effectExtent l="0" t="0" r="0" b="0"/>
            <wp:wrapTopAndBottom/>
            <wp:docPr id="440613845" name="Picture 3" descr="A red and blue spiral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0613845" name="Picture 3" descr="A red and blue spiral on a black background&#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33240" cy="2767330"/>
                    </a:xfrm>
                    <a:prstGeom prst="rect">
                      <a:avLst/>
                    </a:prstGeom>
                    <a:noFill/>
                    <a:ln>
                      <a:noFill/>
                    </a:ln>
                  </pic:spPr>
                </pic:pic>
              </a:graphicData>
            </a:graphic>
          </wp:anchor>
        </w:drawing>
      </w:r>
      <w:r w:rsidR="00986776" w:rsidRPr="00D912DE">
        <w:rPr>
          <w:rFonts w:ascii="Sitka Text" w:eastAsia="Sitka Text" w:hAnsi="Sitka Text" w:cs="Sitka Text"/>
        </w:rPr>
        <w:t>Each trial consists of 3 minutes baseline walking (1 m/s), 6 minutes perturbed walking, and 3 minutes post-adaptation (</w:t>
      </w:r>
      <w:r w:rsidR="00986776" w:rsidRPr="00D912DE">
        <w:rPr>
          <w:rFonts w:ascii="Sitka Text" w:eastAsia="Sitka Text" w:hAnsi="Sitka Text" w:cs="Sitka Text"/>
        </w:rPr>
        <w:fldChar w:fldCharType="begin"/>
      </w:r>
      <w:r w:rsidR="00986776" w:rsidRPr="00D912DE">
        <w:rPr>
          <w:rFonts w:ascii="Sitka Text" w:eastAsia="Sitka Text" w:hAnsi="Sitka Text" w:cs="Sitka Text"/>
        </w:rPr>
        <w:instrText xml:space="preserve"> REF _Ref179189958 \h  \* MERGEFORMAT </w:instrText>
      </w:r>
      <w:r w:rsidR="00986776" w:rsidRPr="00D912DE">
        <w:rPr>
          <w:rFonts w:ascii="Sitka Text" w:eastAsia="Sitka Text" w:hAnsi="Sitka Text" w:cs="Sitka Text"/>
        </w:rPr>
      </w:r>
      <w:r w:rsidR="00986776" w:rsidRPr="00D912DE">
        <w:rPr>
          <w:rFonts w:ascii="Sitka Text" w:eastAsia="Sitka Text" w:hAnsi="Sitka Text" w:cs="Sitka Text"/>
        </w:rPr>
        <w:fldChar w:fldCharType="separate"/>
      </w:r>
      <w:r w:rsidR="00D53251" w:rsidRPr="00D53251">
        <w:rPr>
          <w:rFonts w:ascii="Sitka Text" w:hAnsi="Sitka Text"/>
        </w:rPr>
        <w:t xml:space="preserve">Figure </w:t>
      </w:r>
      <w:r w:rsidR="00D53251" w:rsidRPr="00D53251">
        <w:rPr>
          <w:rFonts w:ascii="Sitka Text" w:hAnsi="Sitka Text"/>
          <w:noProof/>
        </w:rPr>
        <w:t>10</w:t>
      </w:r>
      <w:r w:rsidR="00986776" w:rsidRPr="00D912DE">
        <w:rPr>
          <w:rFonts w:ascii="Sitka Text" w:eastAsia="Sitka Text" w:hAnsi="Sitka Text" w:cs="Sitka Text"/>
        </w:rPr>
        <w:fldChar w:fldCharType="end"/>
      </w:r>
      <w:r w:rsidR="00986776" w:rsidRPr="00D912DE">
        <w:rPr>
          <w:rFonts w:ascii="Sitka Text" w:eastAsia="Sitka Text" w:hAnsi="Sitka Text" w:cs="Sitka Text"/>
        </w:rPr>
        <w:t>). This protocol structure aligns with previous research demonstrating detectable changes in PF torque following Adaptation</w:t>
      </w:r>
      <w:r w:rsidR="00986776" w:rsidRPr="00D912DE">
        <w:rPr>
          <w:rFonts w:ascii="Sitka Text" w:eastAsia="Sitka Text" w:hAnsi="Sitka Text" w:cs="Sitka Text"/>
          <w:vertAlign w:val="superscript"/>
        </w:rPr>
        <w:t>36</w:t>
      </w:r>
      <w:r w:rsidR="00986776" w:rsidRPr="00D912DE">
        <w:rPr>
          <w:rFonts w:ascii="Sitka Text" w:eastAsia="Sitka Text" w:hAnsi="Sitka Text" w:cs="Sitka Text"/>
        </w:rPr>
        <w:t xml:space="preserve">. We employ a 2:1 speed ratio. In cSBT walking, this can be largely adapted to within approximately 25 strides </w:t>
      </w:r>
      <w:r w:rsidR="00986776" w:rsidRPr="00D912DE">
        <w:rPr>
          <w:rFonts w:ascii="Sitka Text" w:eastAsia="Sitka Text" w:hAnsi="Sitka Text" w:cs="Sitka Text"/>
          <w:vertAlign w:val="superscript"/>
        </w:rPr>
        <w:t>31</w:t>
      </w:r>
      <w:r w:rsidR="00986776" w:rsidRPr="00D912DE">
        <w:rPr>
          <w:rFonts w:ascii="Sitka Text" w:eastAsia="Sitka Text" w:hAnsi="Sitka Text" w:cs="Sitka Text"/>
        </w:rPr>
        <w:t>. Given typical stride times are less than 1.5 seconds each</w:t>
      </w:r>
      <w:r w:rsidR="00986776" w:rsidRPr="00D912DE">
        <w:rPr>
          <w:rFonts w:ascii="Sitka Text" w:eastAsia="Sitka Text" w:hAnsi="Sitka Text" w:cs="Sitka Text"/>
          <w:vertAlign w:val="superscript"/>
        </w:rPr>
        <w:t>39</w:t>
      </w:r>
      <w:r w:rsidR="00986776" w:rsidRPr="00D912DE">
        <w:rPr>
          <w:rFonts w:ascii="Sitka Text" w:eastAsia="Sitka Text" w:hAnsi="Sitka Text" w:cs="Sitka Text"/>
        </w:rPr>
        <w:t xml:space="preserve"> , our 6-minute adaptation period should allow ample time for full adaptation, with 3 minutes sufficient for subsequent washout.</w:t>
      </w:r>
    </w:p>
    <w:p w14:paraId="17D75B95" w14:textId="7BE436BE" w:rsidR="00986776" w:rsidRPr="00D912DE" w:rsidRDefault="00986776" w:rsidP="00986776">
      <w:pPr>
        <w:rPr>
          <w:rFonts w:ascii="Sitka Text" w:hAnsi="Sitka Text"/>
        </w:rPr>
      </w:pPr>
      <w:r w:rsidRPr="00D912DE">
        <w:rPr>
          <w:rFonts w:ascii="Sitka Text" w:eastAsia="Sitka Text" w:hAnsi="Sitka Text" w:cs="Sitka Text"/>
        </w:rPr>
        <w:t xml:space="preserve">Participants will wear a safety harness and receive verbal countdowns before speed changes. Ground reaction forces will be recorded, and D-Flow software (v3.20.0) will control belt speeds based on vertical GRF. Rating of Perceived Exertion (RPE) will be collected using a Borg RPE 10-point scale </w:t>
      </w:r>
      <w:r w:rsidRPr="00D912DE">
        <w:rPr>
          <w:rFonts w:ascii="Sitka Text" w:eastAsia="Sitka Text" w:hAnsi="Sitka Text" w:cs="Sitka Text"/>
          <w:vertAlign w:val="superscript"/>
        </w:rPr>
        <w:t>40</w:t>
      </w:r>
      <w:r w:rsidRPr="00D912DE">
        <w:rPr>
          <w:rFonts w:ascii="Sitka Text" w:eastAsia="Sitka Text" w:hAnsi="Sitka Text" w:cs="Sitka Text"/>
        </w:rPr>
        <w:t xml:space="preserve"> during the final minute of Baseline and Adaptation. 60-second recordings will capture late baseline/early adaptation and late adaptation/early post-adaptation transitions. Handrails will be available if needed, though participants will be asked to avoid their use unless necessary to preserve balance.</w:t>
      </w:r>
    </w:p>
    <w:p w14:paraId="3BE11063" w14:textId="77777777" w:rsidR="00986776" w:rsidRPr="00D912DE" w:rsidRDefault="00986776" w:rsidP="00986776">
      <w:pPr>
        <w:pStyle w:val="Heading3"/>
        <w:rPr>
          <w:rFonts w:ascii="Sitka Text" w:hAnsi="Sitka Text"/>
        </w:rPr>
      </w:pPr>
      <w:r w:rsidRPr="00D912DE">
        <w:rPr>
          <w:rFonts w:ascii="Sitka Text" w:eastAsia="Sitka Text" w:hAnsi="Sitka Text" w:cs="Sitka Text"/>
          <w:color w:val="4F81BD"/>
        </w:rPr>
        <w:t>Split Belt Control Mechanism</w:t>
      </w:r>
    </w:p>
    <w:p w14:paraId="443E74B7" w14:textId="74DF9EAB" w:rsidR="00986776" w:rsidRPr="00D912DE" w:rsidRDefault="00986776" w:rsidP="00986776">
      <w:pPr>
        <w:rPr>
          <w:rFonts w:ascii="Sitka Text" w:eastAsia="Sitka Text" w:hAnsi="Sitka Text" w:cs="Sitka Text"/>
        </w:rPr>
      </w:pPr>
      <w:r w:rsidRPr="00D912DE">
        <w:rPr>
          <w:rFonts w:ascii="Sitka Text" w:eastAsia="Sitka Text" w:hAnsi="Sitka Text" w:cs="Sitka Text"/>
        </w:rPr>
        <w:t>For PDSV trials, custom D-Flow scripts will trigger belt speed changes based on force plate data: at swing initiation when GRF goes to zero and then again when the vertical GRF exceeds the contralateral vertical GRF.  The baseline speed is 1 m/s, and the fast speed is 2 m/s, with transitions limited by the M-Gait's maximum belt acceleration of 3 m/s</w:t>
      </w:r>
      <w:r w:rsidRPr="00D912DE">
        <w:rPr>
          <w:rFonts w:ascii="Sitka Text" w:eastAsia="Sitka Text" w:hAnsi="Sitka Text" w:cs="Sitka Text"/>
          <w:vertAlign w:val="superscript"/>
        </w:rPr>
        <w:t>2</w:t>
      </w:r>
      <w:r w:rsidRPr="00D912DE">
        <w:rPr>
          <w:rFonts w:ascii="Sitka Text" w:eastAsia="Sitka Text" w:hAnsi="Sitka Text" w:cs="Sitka Text"/>
        </w:rPr>
        <w:t>. The resulting belt speed profile then becomes synchronized to the participant’s gait cycle and changes in real time to any alterations in cadence (</w:t>
      </w:r>
      <w:r w:rsidRPr="00D912DE">
        <w:rPr>
          <w:rFonts w:ascii="Sitka Text" w:eastAsia="Sitka Text" w:hAnsi="Sitka Text" w:cs="Sitka Text"/>
        </w:rPr>
        <w:fldChar w:fldCharType="begin"/>
      </w:r>
      <w:r w:rsidRPr="00D912DE">
        <w:rPr>
          <w:rFonts w:ascii="Sitka Text" w:eastAsia="Sitka Text" w:hAnsi="Sitka Text" w:cs="Sitka Text"/>
        </w:rPr>
        <w:instrText xml:space="preserve"> REF _Ref179099231 \h  \* MERGEFORMAT </w:instrText>
      </w:r>
      <w:r w:rsidRPr="00D912DE">
        <w:rPr>
          <w:rFonts w:ascii="Sitka Text" w:eastAsia="Sitka Text" w:hAnsi="Sitka Text" w:cs="Sitka Text"/>
        </w:rPr>
      </w:r>
      <w:r w:rsidRPr="00D912DE">
        <w:rPr>
          <w:rFonts w:ascii="Sitka Text" w:eastAsia="Sitka Text" w:hAnsi="Sitka Text" w:cs="Sitka Text"/>
        </w:rPr>
        <w:fldChar w:fldCharType="separate"/>
      </w:r>
      <w:r w:rsidR="00D53251" w:rsidRPr="00D53251">
        <w:rPr>
          <w:rFonts w:ascii="Sitka Text" w:hAnsi="Sitka Text"/>
        </w:rPr>
        <w:t xml:space="preserve">Figure </w:t>
      </w:r>
      <w:r w:rsidR="00D53251" w:rsidRPr="00D53251">
        <w:rPr>
          <w:rFonts w:ascii="Sitka Text" w:hAnsi="Sitka Text"/>
          <w:noProof/>
        </w:rPr>
        <w:t>9</w:t>
      </w:r>
      <w:r w:rsidRPr="00D912DE">
        <w:rPr>
          <w:rFonts w:ascii="Sitka Text" w:eastAsia="Sitka Text" w:hAnsi="Sitka Text" w:cs="Sitka Text"/>
        </w:rPr>
        <w:fldChar w:fldCharType="end"/>
      </w:r>
      <w:r w:rsidRPr="00D912DE">
        <w:rPr>
          <w:rFonts w:ascii="Sitka Text" w:eastAsia="Sitka Text" w:hAnsi="Sitka Text" w:cs="Sitka Text"/>
        </w:rPr>
        <w:t>).</w:t>
      </w:r>
    </w:p>
    <w:p w14:paraId="2B1066A6" w14:textId="77777777" w:rsidR="00986776" w:rsidRPr="00D912DE" w:rsidRDefault="00986776" w:rsidP="00986776">
      <w:pPr>
        <w:pStyle w:val="Heading3"/>
        <w:rPr>
          <w:rFonts w:ascii="Sitka Text" w:hAnsi="Sitka Text"/>
        </w:rPr>
      </w:pPr>
      <w:r w:rsidRPr="00D912DE">
        <w:rPr>
          <w:rFonts w:ascii="Sitka Text" w:eastAsia="Sitka Text" w:hAnsi="Sitka Text" w:cs="Sitka Text"/>
          <w:color w:val="4F81BD"/>
        </w:rPr>
        <w:t>Rationale for Target Belt Speeds</w:t>
      </w:r>
    </w:p>
    <w:p w14:paraId="2F3EC3CD" w14:textId="34B74C5A" w:rsidR="00986776" w:rsidRPr="00D912DE" w:rsidRDefault="00986776" w:rsidP="00986776">
      <w:pPr>
        <w:rPr>
          <w:rFonts w:ascii="Sitka Text" w:hAnsi="Sitka Text"/>
        </w:rPr>
      </w:pPr>
      <w:r w:rsidRPr="00D912DE">
        <w:rPr>
          <w:rFonts w:ascii="Sitka Text" w:eastAsia="Sitka Text" w:hAnsi="Sitka Text" w:cs="Sitka Text"/>
        </w:rPr>
        <w:t xml:space="preserve">Healthy individuals walking at ≥1 m/s have a swing time of roughly one-third of a second </w:t>
      </w:r>
      <w:r w:rsidRPr="00D912DE">
        <w:rPr>
          <w:rFonts w:ascii="Sitka Text" w:eastAsia="Sitka Text" w:hAnsi="Sitka Text" w:cs="Sitka Text"/>
          <w:vertAlign w:val="superscript"/>
        </w:rPr>
        <w:t>39</w:t>
      </w:r>
      <w:r w:rsidRPr="00D912DE">
        <w:rPr>
          <w:rFonts w:ascii="Sitka Text" w:eastAsia="Sitka Text" w:hAnsi="Sitka Text" w:cs="Sitka Text"/>
        </w:rPr>
        <w:t xml:space="preserve">, allowing a 1 m/s speed change during single limb stance when the belt </w:t>
      </w:r>
      <w:r w:rsidRPr="00D912DE">
        <w:rPr>
          <w:rFonts w:ascii="Sitka Text" w:eastAsia="Sitka Text" w:hAnsi="Sitka Text" w:cs="Sitka Text"/>
        </w:rPr>
        <w:lastRenderedPageBreak/>
        <w:t>speed acceleration is 3 m/s</w:t>
      </w:r>
      <w:r w:rsidRPr="00D912DE">
        <w:rPr>
          <w:rFonts w:ascii="Sitka Text" w:eastAsia="Sitka Text" w:hAnsi="Sitka Text" w:cs="Sitka Text"/>
          <w:vertAlign w:val="superscript"/>
        </w:rPr>
        <w:t>2</w:t>
      </w:r>
      <w:r w:rsidRPr="00D912DE">
        <w:rPr>
          <w:rFonts w:ascii="Sitka Text" w:eastAsia="Sitka Text" w:hAnsi="Sitka Text" w:cs="Sitka Text"/>
        </w:rPr>
        <w:t>.  This allows for a roughly even distribution of fast and baseline speeds across the braking and propulsive phases of stance (</w:t>
      </w:r>
      <w:r w:rsidRPr="00D912DE">
        <w:rPr>
          <w:rFonts w:ascii="Sitka Text" w:eastAsia="Sitka Text" w:hAnsi="Sitka Text" w:cs="Sitka Text"/>
        </w:rPr>
        <w:fldChar w:fldCharType="begin"/>
      </w:r>
      <w:r w:rsidRPr="00D912DE">
        <w:rPr>
          <w:rFonts w:ascii="Sitka Text" w:eastAsia="Sitka Text" w:hAnsi="Sitka Text" w:cs="Sitka Text"/>
        </w:rPr>
        <w:instrText xml:space="preserve"> REF _Ref179099231 \h  \* MERGEFORMAT </w:instrText>
      </w:r>
      <w:r w:rsidRPr="00D912DE">
        <w:rPr>
          <w:rFonts w:ascii="Sitka Text" w:eastAsia="Sitka Text" w:hAnsi="Sitka Text" w:cs="Sitka Text"/>
        </w:rPr>
      </w:r>
      <w:r w:rsidRPr="00D912DE">
        <w:rPr>
          <w:rFonts w:ascii="Sitka Text" w:eastAsia="Sitka Text" w:hAnsi="Sitka Text" w:cs="Sitka Text"/>
        </w:rPr>
        <w:fldChar w:fldCharType="separate"/>
      </w:r>
      <w:r w:rsidR="00D53251" w:rsidRPr="00D53251">
        <w:rPr>
          <w:rFonts w:ascii="Sitka Text" w:hAnsi="Sitka Text"/>
        </w:rPr>
        <w:t xml:space="preserve">Figure </w:t>
      </w:r>
      <w:r w:rsidR="00D53251" w:rsidRPr="00D53251">
        <w:rPr>
          <w:rFonts w:ascii="Sitka Text" w:hAnsi="Sitka Text"/>
          <w:noProof/>
        </w:rPr>
        <w:t>9</w:t>
      </w:r>
      <w:r w:rsidRPr="00D912DE">
        <w:rPr>
          <w:rFonts w:ascii="Sitka Text" w:eastAsia="Sitka Text" w:hAnsi="Sitka Text" w:cs="Sitka Text"/>
        </w:rPr>
        <w:fldChar w:fldCharType="end"/>
      </w:r>
      <w:r w:rsidRPr="00D912DE">
        <w:rPr>
          <w:rFonts w:ascii="Sitka Text" w:eastAsia="Sitka Text" w:hAnsi="Sitka Text" w:cs="Sitka Text"/>
        </w:rPr>
        <w:t>). The 2:1 speed ratio (1 m/s slow, 2 m/s fast) is well-tolerated in healthy individuals during cSBT walking</w:t>
      </w:r>
      <w:r w:rsidRPr="00D912DE">
        <w:rPr>
          <w:rFonts w:ascii="Sitka Text" w:eastAsia="Sitka Text" w:hAnsi="Sitka Text" w:cs="Sitka Text"/>
          <w:vertAlign w:val="superscript"/>
        </w:rPr>
        <w:t>31</w:t>
      </w:r>
      <w:r w:rsidRPr="00D912DE">
        <w:rPr>
          <w:rFonts w:ascii="Sitka Text" w:eastAsia="Sitka Text" w:hAnsi="Sitka Text" w:cs="Sitka Text"/>
        </w:rPr>
        <w:t xml:space="preserve"> and elicits detectable after-effects in ankle joint torque</w:t>
      </w:r>
      <w:r w:rsidRPr="00D912DE">
        <w:rPr>
          <w:rFonts w:ascii="Sitka Text" w:eastAsia="Sitka Text" w:hAnsi="Sitka Text" w:cs="Sitka Text"/>
          <w:vertAlign w:val="superscript"/>
        </w:rPr>
        <w:t>36</w:t>
      </w:r>
      <w:r w:rsidRPr="00D912DE">
        <w:rPr>
          <w:rFonts w:ascii="Sitka Text" w:eastAsia="Sitka Text" w:hAnsi="Sitka Text" w:cs="Sitka Text"/>
        </w:rPr>
        <w:t xml:space="preserve">. </w:t>
      </w:r>
    </w:p>
    <w:p w14:paraId="15EA4C9E" w14:textId="77777777" w:rsidR="00986776" w:rsidRPr="00D912DE" w:rsidRDefault="00986776" w:rsidP="00986776">
      <w:pPr>
        <w:pStyle w:val="Heading3"/>
        <w:rPr>
          <w:rFonts w:ascii="Sitka Text" w:hAnsi="Sitka Text"/>
        </w:rPr>
      </w:pPr>
      <w:r w:rsidRPr="00D912DE">
        <w:rPr>
          <w:rFonts w:ascii="Sitka Text" w:eastAsia="Sitka Text" w:hAnsi="Sitka Text" w:cs="Sitka Text"/>
          <w:color w:val="4F81BD"/>
        </w:rPr>
        <w:t>Data Processing</w:t>
      </w:r>
    </w:p>
    <w:p w14:paraId="588A0544" w14:textId="77777777" w:rsidR="00986776" w:rsidRPr="00D912DE" w:rsidRDefault="00986776" w:rsidP="00986776">
      <w:pPr>
        <w:rPr>
          <w:rFonts w:ascii="Sitka Text" w:hAnsi="Sitka Text"/>
        </w:rPr>
      </w:pPr>
      <w:r w:rsidRPr="00D912DE">
        <w:rPr>
          <w:rFonts w:ascii="Sitka Text" w:eastAsia="Sitka Text" w:hAnsi="Sitka Text" w:cs="Sitka Text"/>
        </w:rPr>
        <w:t>Visual3D (HAS Motion, Kingston, Ontario) software will perform data filtering and biomechanical calculations. Marker trajectories and GRF will be smoothed using second-order Butterworth low-pass filters at 6 Hz. Center of Pressure data will be smoothed using second-order Butterworth filters at 4 Hz. This lower frequency filter removes an oscillatory artifact in the treadmill’s COP data that is present during early stance across all trials, including baseline walking. With this filtering, progression of COP across the foot aligns with typical patterns of progression</w:t>
      </w:r>
      <w:r w:rsidRPr="00D912DE">
        <w:rPr>
          <w:rFonts w:ascii="Sitka Text" w:eastAsia="Sitka Text" w:hAnsi="Sitka Text" w:cs="Sitka Text"/>
          <w:vertAlign w:val="superscript"/>
        </w:rPr>
        <w:t>41</w:t>
      </w:r>
      <w:r w:rsidRPr="00D912DE">
        <w:rPr>
          <w:rFonts w:ascii="Sitka Text" w:eastAsia="Sitka Text" w:hAnsi="Sitka Text" w:cs="Sitka Text"/>
        </w:rPr>
        <w:t>. Joint centers will be defined by malleoli markers (ankle) and functional calibration methods (hip and knee)</w:t>
      </w:r>
      <w:r w:rsidRPr="00D912DE">
        <w:rPr>
          <w:rFonts w:ascii="Sitka Text" w:eastAsia="Sitka Text" w:hAnsi="Sitka Text" w:cs="Sitka Text"/>
          <w:vertAlign w:val="superscript"/>
        </w:rPr>
        <w:t>38</w:t>
      </w:r>
      <w:r w:rsidRPr="00D912DE">
        <w:rPr>
          <w:rFonts w:ascii="Sitka Text" w:eastAsia="Sitka Text" w:hAnsi="Sitka Text" w:cs="Sitka Text"/>
        </w:rPr>
        <w:t xml:space="preserve">. </w:t>
      </w:r>
    </w:p>
    <w:p w14:paraId="41F8E090" w14:textId="13CB0A55" w:rsidR="00986776" w:rsidRPr="00D912DE" w:rsidRDefault="00AB2DD5" w:rsidP="00986776">
      <w:pPr>
        <w:rPr>
          <w:rFonts w:ascii="Sitka Text" w:eastAsia="Sitka Text" w:hAnsi="Sitka Text" w:cs="Sitka Text"/>
        </w:rPr>
      </w:pPr>
      <w:r>
        <w:rPr>
          <w:rFonts w:ascii="Sitka Text" w:hAnsi="Sitka Text"/>
          <w:noProof/>
        </w:rPr>
        <w:pict w14:anchorId="55FF1AE4">
          <v:shape id="_x0000_s1034" type="#_x0000_t202" style="position:absolute;left:0;text-align:left;margin-left:2.6pt;margin-top:134.25pt;width:163.4pt;height:83.85pt;z-index:251665408;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" stroked="f">
            <v:textbox inset="0,0,0,0">
              <w:txbxContent>
                <w:p w14:paraId="2B9E80DF" w14:textId="58B24234" w:rsidR="00986776" w:rsidRPr="00A613D5" w:rsidRDefault="00986776" w:rsidP="00986776">
                  <w:pPr>
                    <w:pStyle w:val="Caption"/>
                    <w:rPr>
                      <w:noProof/>
                      <w:sz w:val="22"/>
                      <w:szCs w:val="22"/>
                    </w:rPr>
                  </w:pPr>
                  <w:bookmarkStart w:id="2" w:name="_Ref179205250"/>
                  <w:bookmarkStart w:id="3" w:name="_Ref179205230"/>
                  <w:r>
                    <w:t xml:space="preserve">Figure </w:t>
                  </w:r>
                  <w:r>
                    <w:fldChar w:fldCharType="begin"/>
                  </w:r>
                  <w:r>
                    <w:instrText>SEQ Figure \* ARABIC</w:instrText>
                  </w:r>
                  <w:r>
                    <w:fldChar w:fldCharType="separate"/>
                  </w:r>
                  <w:r w:rsidR="00D53251">
                    <w:rPr>
                      <w:noProof/>
                    </w:rPr>
                    <w:t>11</w:t>
                  </w:r>
                  <w:r>
                    <w:fldChar w:fldCharType="end"/>
                  </w:r>
                  <w:bookmarkEnd w:id="2"/>
                  <w:r>
                    <w:t>: Time normalized ankle torque across stance before and after Adaptation. Average of 5 steps</w:t>
                  </w:r>
                  <w:bookmarkEnd w:id="3"/>
                  <w:r w:rsidR="00A3645B">
                    <w:t xml:space="preserve"> for Participant 1</w:t>
                  </w:r>
                </w:p>
              </w:txbxContent>
            </v:textbox>
            <w10:wrap type="topAndBottom"/>
          </v:shape>
        </w:pict>
      </w:r>
      <w:r w:rsidR="009510C8" w:rsidRPr="00D912DE">
        <w:rPr>
          <w:rFonts w:ascii="Sitka Text" w:hAnsi="Sitka Text"/>
          <w:noProof/>
        </w:rPr>
        <w:drawing>
          <wp:anchor distT="0" distB="0" distL="114300" distR="114300" simplePos="0" relativeHeight="251657216" behindDoc="0" locked="0" layoutInCell="1" allowOverlap="1" wp14:anchorId="68F2A71F" wp14:editId="08456E18">
            <wp:simplePos x="0" y="0"/>
            <wp:positionH relativeFrom="column">
              <wp:posOffset>2393950</wp:posOffset>
            </wp:positionH>
            <wp:positionV relativeFrom="paragraph">
              <wp:posOffset>1214755</wp:posOffset>
            </wp:positionV>
            <wp:extent cx="3884295" cy="2400935"/>
            <wp:effectExtent l="0" t="0" r="1905" b="0"/>
            <wp:wrapTopAndBottom/>
            <wp:docPr id="1964255578" name="Picture 4" descr="A graph with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255578" name="Picture 4" descr="A graph with lines and numbers&#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884295" cy="2400935"/>
                    </a:xfrm>
                    <a:prstGeom prst="rect">
                      <a:avLst/>
                    </a:prstGeom>
                    <a:noFill/>
                    <a:ln>
                      <a:noFill/>
                    </a:ln>
                  </pic:spPr>
                </pic:pic>
              </a:graphicData>
            </a:graphic>
          </wp:anchor>
        </w:drawing>
      </w:r>
      <w:r w:rsidR="00986776" w:rsidRPr="00D912DE">
        <w:rPr>
          <w:rFonts w:ascii="Sitka Text" w:eastAsia="Sitka Text" w:hAnsi="Sitka Text" w:cs="Sitka Text"/>
        </w:rPr>
        <w:t>Joint torques will be normalized to body weight. Joint torque profiles across stance phase will be time-normalized and averaged across five steps to characterize torque in each Period (</w:t>
      </w:r>
      <w:r w:rsidR="00986776" w:rsidRPr="00D912DE">
        <w:rPr>
          <w:rFonts w:ascii="Sitka Text" w:eastAsia="Cambria" w:hAnsi="Sitka Text" w:cs="Cambria"/>
        </w:rPr>
        <w:t>Figure 4</w:t>
      </w:r>
      <w:r w:rsidR="00986776" w:rsidRPr="00D912DE">
        <w:rPr>
          <w:rFonts w:ascii="Sitka Text" w:eastAsia="Sitka Text" w:hAnsi="Sitka Text" w:cs="Sitka Text"/>
        </w:rPr>
        <w:t>). PF impulse will calculated by summing across the time-normalized joint torque profile when there is a net PF moment, and then multiplying by the mean stance time to remove the time normalization.</w:t>
      </w:r>
    </w:p>
    <w:p w14:paraId="03CBCC82" w14:textId="77777777" w:rsidR="00986776" w:rsidRPr="00D912DE" w:rsidRDefault="00986776" w:rsidP="00986776">
      <w:pPr>
        <w:rPr>
          <w:rFonts w:ascii="Sitka Text" w:hAnsi="Sitka Text"/>
        </w:rPr>
      </w:pPr>
    </w:p>
    <w:p w14:paraId="3C7142AF" w14:textId="77777777" w:rsidR="00986776" w:rsidRPr="00D912DE" w:rsidRDefault="00986776" w:rsidP="00986776">
      <w:pPr>
        <w:rPr>
          <w:rFonts w:ascii="Sitka Text" w:hAnsi="Sitka Text"/>
        </w:rPr>
      </w:pPr>
      <w:r w:rsidRPr="00D912DE">
        <w:rPr>
          <w:rFonts w:ascii="Sitka Text" w:eastAsia="Sitka Text" w:hAnsi="Sitka Text" w:cs="Sitka Text"/>
        </w:rPr>
        <w:t xml:space="preserve">Actual belt velocity will be calculated using reflective markers affixed to the belts and custom Python scripts within Vicon. Onset and completion of the Adaptation period will be identified by this belt velocity. Primary Variables for Late Baseline and Early Post Adaptation will be characterized by averaging the last 5 complete steps of Baseline and first 5 complete steps of Post Adaptation, respectively. Secondary variables for Early and Late Adaptation will be similarly calculated. </w:t>
      </w:r>
    </w:p>
    <w:p w14:paraId="60181AE6" w14:textId="77777777" w:rsidR="00986776" w:rsidRPr="00D912DE" w:rsidRDefault="00986776" w:rsidP="00986776">
      <w:pPr>
        <w:pStyle w:val="Heading3"/>
        <w:rPr>
          <w:rFonts w:ascii="Sitka Text" w:eastAsia="Sitka Text" w:hAnsi="Sitka Text" w:cs="Sitka Text"/>
          <w:color w:val="4F81BD"/>
        </w:rPr>
      </w:pPr>
      <w:r w:rsidRPr="00D912DE">
        <w:rPr>
          <w:rFonts w:ascii="Sitka Text" w:eastAsia="Sitka Text" w:hAnsi="Sitka Text" w:cs="Sitka Text"/>
          <w:color w:val="4F81BD"/>
        </w:rPr>
        <w:lastRenderedPageBreak/>
        <w:t>Primary Variable</w:t>
      </w:r>
    </w:p>
    <w:p w14:paraId="17CCD5E7" w14:textId="498B64F0" w:rsidR="00986776" w:rsidRPr="00D912DE" w:rsidRDefault="00986776" w:rsidP="00986776">
      <w:pPr>
        <w:tabs>
          <w:tab w:val="left" w:pos="3690"/>
        </w:tabs>
        <w:rPr>
          <w:rFonts w:ascii="Sitka Text" w:hAnsi="Sitka Text"/>
        </w:rPr>
      </w:pPr>
      <w:r w:rsidRPr="00D912DE">
        <w:rPr>
          <w:rFonts w:ascii="Sitka Text" w:hAnsi="Sitka Text"/>
          <w:b/>
          <w:bCs/>
        </w:rPr>
        <w:t>Ankle PF impulse during stance</w:t>
      </w:r>
      <w:r w:rsidRPr="00D912DE">
        <w:rPr>
          <w:rFonts w:ascii="Sitka Text" w:hAnsi="Sitka Text"/>
        </w:rPr>
        <w:t xml:space="preserve">. Left and right sides will be averaged. Values will be normalized to body </w:t>
      </w:r>
      <w:r w:rsidR="00054C9D" w:rsidRPr="00D912DE">
        <w:rPr>
          <w:rFonts w:ascii="Sitka Text" w:hAnsi="Sitka Text"/>
        </w:rPr>
        <w:t>weight;</w:t>
      </w:r>
      <w:r w:rsidRPr="00D912DE">
        <w:rPr>
          <w:rFonts w:ascii="Sitka Text" w:hAnsi="Sitka Text"/>
        </w:rPr>
        <w:t xml:space="preserve"> thus units will be N.m.s/BW. </w:t>
      </w:r>
    </w:p>
    <w:p w14:paraId="2836CB6C" w14:textId="77777777" w:rsidR="00986776" w:rsidRPr="00D912DE" w:rsidRDefault="00986776" w:rsidP="00986776">
      <w:pPr>
        <w:pStyle w:val="Heading3"/>
        <w:rPr>
          <w:rFonts w:ascii="Sitka Text" w:hAnsi="Sitka Text"/>
        </w:rPr>
      </w:pPr>
      <w:r w:rsidRPr="00D912DE">
        <w:rPr>
          <w:rFonts w:ascii="Sitka Text" w:eastAsia="Sitka Text" w:hAnsi="Sitka Text" w:cs="Sitka Text"/>
          <w:color w:val="4F81BD"/>
        </w:rPr>
        <w:t>Secondary Variables</w:t>
      </w:r>
    </w:p>
    <w:p w14:paraId="5926B32B" w14:textId="77777777" w:rsidR="00986776" w:rsidRPr="00D912DE" w:rsidRDefault="00986776" w:rsidP="00986776">
      <w:pPr>
        <w:rPr>
          <w:rFonts w:ascii="Sitka Text" w:hAnsi="Sitka Text"/>
        </w:rPr>
      </w:pPr>
      <w:r w:rsidRPr="00D912DE">
        <w:rPr>
          <w:rFonts w:ascii="Sitka Text" w:eastAsia="Sitka Text" w:hAnsi="Sitka Text" w:cs="Sitka Text"/>
        </w:rPr>
        <w:t xml:space="preserve">RPE will be assessed in the final minute of each baseline and adaptation period. </w:t>
      </w:r>
    </w:p>
    <w:p w14:paraId="3CB456A8" w14:textId="77777777" w:rsidR="00986776" w:rsidRPr="00D912DE" w:rsidRDefault="00986776" w:rsidP="00986776">
      <w:pPr>
        <w:rPr>
          <w:rFonts w:ascii="Sitka Text" w:hAnsi="Sitka Text"/>
        </w:rPr>
      </w:pPr>
      <w:r w:rsidRPr="00D912DE">
        <w:rPr>
          <w:rFonts w:ascii="Sitka Text" w:eastAsia="Sitka Text" w:hAnsi="Sitka Text" w:cs="Sitka Text"/>
        </w:rPr>
        <w:t xml:space="preserve">Lower extremity joint torques will be calculated for all four periods (Late Baseline, Early Adaptation, Late Adaptation, Early Post Adaptation). </w:t>
      </w:r>
    </w:p>
    <w:p w14:paraId="6D6D434B" w14:textId="77777777" w:rsidR="00986776" w:rsidRPr="00D912DE" w:rsidRDefault="00986776" w:rsidP="00986776">
      <w:pPr>
        <w:pStyle w:val="Heading3"/>
        <w:rPr>
          <w:rFonts w:ascii="Sitka Text" w:hAnsi="Sitka Text"/>
        </w:rPr>
      </w:pPr>
      <w:r w:rsidRPr="00D912DE">
        <w:rPr>
          <w:rFonts w:ascii="Sitka Text" w:eastAsia="Sitka Text" w:hAnsi="Sitka Text" w:cs="Sitka Text"/>
          <w:color w:val="4F81BD"/>
        </w:rPr>
        <w:t>Hypothesis</w:t>
      </w:r>
    </w:p>
    <w:p w14:paraId="13BB9367" w14:textId="77777777" w:rsidR="00986776" w:rsidRPr="00D912DE" w:rsidRDefault="00986776" w:rsidP="00986776">
      <w:pPr>
        <w:tabs>
          <w:tab w:val="left" w:pos="3690"/>
        </w:tabs>
        <w:rPr>
          <w:rFonts w:ascii="Sitka Text" w:hAnsi="Sitka Text"/>
        </w:rPr>
      </w:pPr>
      <w:r w:rsidRPr="00D912DE">
        <w:rPr>
          <w:rFonts w:ascii="Sitka Text" w:eastAsia="Sitka Text" w:hAnsi="Sitka Text" w:cs="Sitka Text"/>
        </w:rPr>
        <w:t xml:space="preserve">(H1) </w:t>
      </w:r>
      <w:r w:rsidRPr="00D912DE">
        <w:rPr>
          <w:rFonts w:ascii="Sitka Text" w:hAnsi="Sitka Text"/>
          <w:i/>
          <w:iCs/>
        </w:rPr>
        <w:t>Ankle PF Impulse</w:t>
      </w:r>
      <w:r w:rsidRPr="00D912DE">
        <w:rPr>
          <w:rFonts w:ascii="Sitka Text" w:hAnsi="Sitka Text"/>
        </w:rPr>
        <w:t>: Main effect for Period and interaction effect for Condition and Period. FastProp will increase ankle PF impulse from Baseline to Post Adaptation, while FastBrake will decrease it.</w:t>
      </w:r>
    </w:p>
    <w:p w14:paraId="1E129356" w14:textId="1504676D" w:rsidR="00986776" w:rsidRPr="00D912DE" w:rsidRDefault="00AB2DD5" w:rsidP="00986776">
      <w:pPr>
        <w:rPr>
          <w:rFonts w:ascii="Sitka Text" w:eastAsia="Sitka Text" w:hAnsi="Sitka Text" w:cs="Sitka Text"/>
        </w:rPr>
      </w:pPr>
      <w:r>
        <w:rPr>
          <w:rFonts w:ascii="Sitka Text" w:hAnsi="Sitka Text"/>
          <w:noProof/>
        </w:rPr>
        <w:pict w14:anchorId="7AE5BBFA">
          <v:shape id="_x0000_s1033" type="#_x0000_t202" style="position:absolute;left:0;text-align:left;margin-left:-3.75pt;margin-top:84.75pt;width:193.5pt;height:48.2pt;z-index:251667456;visibility:visible;mso-wrap-distance-left:9pt;mso-wrap-distance-top:0;mso-wrap-distance-right:9pt;mso-wrap-distance-bottom:0;mso-position-horizontal-relative:text;mso-position-vertical-relative:text;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" stroked="f">
            <v:textbox style="mso-fit-shape-to-text:t" inset="0,0,0,0">
              <w:txbxContent>
                <w:p w14:paraId="180A6A4A" w14:textId="565D1AB6" w:rsidR="00986776" w:rsidRPr="005745A2" w:rsidRDefault="00986776" w:rsidP="00986776">
                  <w:pPr>
                    <w:pStyle w:val="Caption"/>
                    <w:rPr>
                      <w:rFonts w:ascii="Sitka Text" w:hAnsi="Sitka Text"/>
                      <w:noProof/>
                      <w:sz w:val="22"/>
                      <w:szCs w:val="22"/>
                    </w:rPr>
                  </w:pPr>
                  <w:bookmarkStart w:id="4" w:name="_Ref179191759"/>
                  <w:r>
                    <w:t xml:space="preserve">Figure </w:t>
                  </w:r>
                  <w:r>
                    <w:fldChar w:fldCharType="begin"/>
                  </w:r>
                  <w:r>
                    <w:instrText>SEQ Figure \* ARABIC</w:instrText>
                  </w:r>
                  <w:r>
                    <w:fldChar w:fldCharType="separate"/>
                  </w:r>
                  <w:r w:rsidR="00D53251">
                    <w:rPr>
                      <w:noProof/>
                    </w:rPr>
                    <w:t>12</w:t>
                  </w:r>
                  <w:r>
                    <w:fldChar w:fldCharType="end"/>
                  </w:r>
                  <w:bookmarkEnd w:id="4"/>
                  <w:r>
                    <w:t>: Hypothesized effect of Bilateral PDSV conditions on ankle plantarflexor impulse.</w:t>
                  </w:r>
                </w:p>
              </w:txbxContent>
            </v:textbox>
            <w10:wrap type="topAndBottom"/>
          </v:shape>
        </w:pict>
      </w:r>
      <w:r w:rsidR="007E09AA" w:rsidRPr="00D912DE">
        <w:rPr>
          <w:rFonts w:ascii="Sitka Text" w:hAnsi="Sitka Text"/>
          <w:noProof/>
        </w:rPr>
        <w:drawing>
          <wp:anchor distT="0" distB="0" distL="114300" distR="114300" simplePos="0" relativeHeight="251658240" behindDoc="0" locked="0" layoutInCell="1" allowOverlap="1" wp14:anchorId="6B85B00B" wp14:editId="6A9D390D">
            <wp:simplePos x="0" y="0"/>
            <wp:positionH relativeFrom="column">
              <wp:posOffset>2750820</wp:posOffset>
            </wp:positionH>
            <wp:positionV relativeFrom="paragraph">
              <wp:posOffset>575945</wp:posOffset>
            </wp:positionV>
            <wp:extent cx="3674745" cy="1984375"/>
            <wp:effectExtent l="0" t="0" r="1905" b="0"/>
            <wp:wrapTopAndBottom/>
            <wp:docPr id="2124319415" name="Picture 1" descr="A comparison of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319415" name="Picture 1" descr="A comparison of a line graph&#10;&#10;Description automatically generated with medium confidence"/>
                    <pic:cNvPicPr/>
                  </pic:nvPicPr>
                  <pic:blipFill>
                    <a:blip r:embed="rId10">
                      <a:extLst>
                        <a:ext uri="{28A0092B-C50C-407E-A947-70E740481C1C}">
                          <a14:useLocalDpi xmlns:a14="http://schemas.microsoft.com/office/drawing/2010/main" val="0"/>
                        </a:ext>
                      </a:extLst>
                    </a:blip>
                    <a:stretch>
                      <a:fillRect/>
                    </a:stretch>
                  </pic:blipFill>
                  <pic:spPr>
                    <a:xfrm>
                      <a:off x="0" y="0"/>
                      <a:ext cx="3674745" cy="1984375"/>
                    </a:xfrm>
                    <a:prstGeom prst="rect">
                      <a:avLst/>
                    </a:prstGeom>
                  </pic:spPr>
                </pic:pic>
              </a:graphicData>
            </a:graphic>
            <wp14:sizeRelH relativeFrom="margin">
              <wp14:pctWidth>0</wp14:pctWidth>
            </wp14:sizeRelH>
            <wp14:sizeRelV relativeFrom="margin">
              <wp14:pctHeight>0</wp14:pctHeight>
            </wp14:sizeRelV>
          </wp:anchor>
        </w:drawing>
      </w:r>
      <w:r w:rsidR="00986776" w:rsidRPr="00D912DE">
        <w:rPr>
          <w:rFonts w:ascii="Sitka Text" w:eastAsia="Sitka Text" w:hAnsi="Sitka Text" w:cs="Sitka Text"/>
        </w:rPr>
        <w:t xml:space="preserve">A graphical depiction of the expected outcomes on primary variables is shown in </w:t>
      </w:r>
      <w:r w:rsidR="00986776" w:rsidRPr="00D912DE">
        <w:rPr>
          <w:rFonts w:ascii="Sitka Text" w:eastAsia="Sitka Text" w:hAnsi="Sitka Text" w:cs="Sitka Text"/>
        </w:rPr>
        <w:fldChar w:fldCharType="begin"/>
      </w:r>
      <w:r w:rsidR="00986776" w:rsidRPr="00D912DE">
        <w:rPr>
          <w:rFonts w:ascii="Sitka Text" w:eastAsia="Sitka Text" w:hAnsi="Sitka Text" w:cs="Sitka Text"/>
        </w:rPr>
        <w:instrText xml:space="preserve"> REF _Ref179191759 \h  \* MERGEFORMAT </w:instrText>
      </w:r>
      <w:r w:rsidR="00986776" w:rsidRPr="00D912DE">
        <w:rPr>
          <w:rFonts w:ascii="Sitka Text" w:eastAsia="Sitka Text" w:hAnsi="Sitka Text" w:cs="Sitka Text"/>
        </w:rPr>
      </w:r>
      <w:r w:rsidR="00986776" w:rsidRPr="00D912DE">
        <w:rPr>
          <w:rFonts w:ascii="Sitka Text" w:eastAsia="Sitka Text" w:hAnsi="Sitka Text" w:cs="Sitka Text"/>
        </w:rPr>
        <w:fldChar w:fldCharType="separate"/>
      </w:r>
      <w:r w:rsidR="00D53251" w:rsidRPr="00D53251">
        <w:rPr>
          <w:rFonts w:ascii="Sitka Text" w:hAnsi="Sitka Text"/>
        </w:rPr>
        <w:t xml:space="preserve">Figure </w:t>
      </w:r>
      <w:r w:rsidR="00D53251" w:rsidRPr="00D53251">
        <w:rPr>
          <w:rFonts w:ascii="Sitka Text" w:hAnsi="Sitka Text"/>
          <w:noProof/>
        </w:rPr>
        <w:t>12</w:t>
      </w:r>
      <w:r w:rsidR="00986776" w:rsidRPr="00D912DE">
        <w:rPr>
          <w:rFonts w:ascii="Sitka Text" w:eastAsia="Sitka Text" w:hAnsi="Sitka Text" w:cs="Sitka Text"/>
        </w:rPr>
        <w:fldChar w:fldCharType="end"/>
      </w:r>
      <w:r w:rsidR="00986776" w:rsidRPr="00D912DE">
        <w:rPr>
          <w:rFonts w:ascii="Sitka Text" w:eastAsia="Sitka Text" w:hAnsi="Sitka Text" w:cs="Sitka Text"/>
        </w:rPr>
        <w:t>.</w:t>
      </w:r>
    </w:p>
    <w:p w14:paraId="49AB1791" w14:textId="77777777" w:rsidR="00986776" w:rsidRPr="00D912DE" w:rsidRDefault="00986776" w:rsidP="00986776">
      <w:pPr>
        <w:rPr>
          <w:rFonts w:ascii="Sitka Text" w:hAnsi="Sitka Text"/>
        </w:rPr>
      </w:pPr>
    </w:p>
    <w:p w14:paraId="43B400E6" w14:textId="77777777" w:rsidR="00986776" w:rsidRPr="00D912DE" w:rsidRDefault="00986776" w:rsidP="00986776">
      <w:pPr>
        <w:rPr>
          <w:rFonts w:ascii="Sitka Text" w:hAnsi="Sitka Text"/>
        </w:rPr>
      </w:pPr>
      <w:r w:rsidRPr="00D912DE">
        <w:rPr>
          <w:rFonts w:ascii="Sitka Text" w:eastAsia="Sitka Text" w:hAnsi="Sitka Text" w:cs="Sitka Text"/>
        </w:rPr>
        <w:t xml:space="preserve">These findings would suggest that bilateral PDSV can modulate PF impulse during symmetrical gait. This may be achieved via a similar cerebellar-mediated feedforward control mechanism that is responsible for gait adaptations when walking on a cSBT. </w:t>
      </w:r>
    </w:p>
    <w:p w14:paraId="6B934E9E" w14:textId="77777777" w:rsidR="00986776" w:rsidRPr="00D912DE" w:rsidRDefault="00986776" w:rsidP="00986776">
      <w:pPr>
        <w:pStyle w:val="Heading3"/>
        <w:rPr>
          <w:rFonts w:ascii="Sitka Text" w:hAnsi="Sitka Text"/>
        </w:rPr>
      </w:pPr>
      <w:r w:rsidRPr="00D912DE">
        <w:rPr>
          <w:rFonts w:ascii="Sitka Text" w:eastAsia="Calibri" w:hAnsi="Sitka Text" w:cs="Calibri"/>
          <w:color w:val="4F81BD"/>
        </w:rPr>
        <w:t>Statistical Analysis</w:t>
      </w:r>
    </w:p>
    <w:p w14:paraId="0D3C0627" w14:textId="77777777" w:rsidR="00986776" w:rsidRPr="00D912DE" w:rsidRDefault="00986776" w:rsidP="00986776">
      <w:pPr>
        <w:rPr>
          <w:rFonts w:ascii="Sitka Text" w:hAnsi="Sitka Text"/>
        </w:rPr>
      </w:pPr>
      <w:r w:rsidRPr="00D912DE">
        <w:rPr>
          <w:rFonts w:ascii="Sitka Text" w:eastAsia="Sitka Text" w:hAnsi="Sitka Text" w:cs="Sitka Text"/>
          <w:i/>
          <w:iCs/>
        </w:rPr>
        <w:t>Hypothesis Testing</w:t>
      </w:r>
    </w:p>
    <w:p w14:paraId="52C4B84B" w14:textId="77777777" w:rsidR="00986776" w:rsidRPr="00D912DE" w:rsidRDefault="00986776" w:rsidP="00986776">
      <w:pPr>
        <w:rPr>
          <w:rFonts w:ascii="Sitka Text" w:hAnsi="Sitka Text"/>
        </w:rPr>
      </w:pPr>
      <w:r w:rsidRPr="00D912DE">
        <w:rPr>
          <w:rFonts w:ascii="Sitka Text" w:eastAsia="Sitka Text" w:hAnsi="Sitka Text" w:cs="Sitka Text"/>
        </w:rPr>
        <w:t>To assess the effects of the different split-belt treadmill protocols on primary variables, we will employ a linear mixed-effects model. Mean PF impulse will be analyzed across Periods (Baseline and Post-Adaptation) and Conditions (Bilateral FastBrake, and Bilateral FastProp). The model will include fixed effects for Period and Condition as well as their interaction. A random intercept for Participant will be included to account for within-subject variability.</w:t>
      </w:r>
    </w:p>
    <w:p w14:paraId="5FDF02F1" w14:textId="77777777" w:rsidR="00986776" w:rsidRPr="00D912DE" w:rsidRDefault="00986776" w:rsidP="00986776">
      <w:pPr>
        <w:rPr>
          <w:rFonts w:ascii="Sitka Text" w:hAnsi="Sitka Text"/>
        </w:rPr>
      </w:pPr>
      <w:r w:rsidRPr="00D912DE">
        <w:rPr>
          <w:rFonts w:ascii="Sitka Text" w:eastAsia="Sitka Text" w:hAnsi="Sitka Text" w:cs="Sitka Text"/>
        </w:rPr>
        <w:lastRenderedPageBreak/>
        <w:t>Pairwise comparisons of periods within each condition will be used to assess each specific intervention, applying Holm's correction for multiple comparisons.</w:t>
      </w:r>
    </w:p>
    <w:p w14:paraId="0980AE65" w14:textId="77777777" w:rsidR="00986776" w:rsidRPr="00D912DE" w:rsidRDefault="00986776" w:rsidP="00986776">
      <w:pPr>
        <w:rPr>
          <w:rFonts w:ascii="Sitka Text" w:hAnsi="Sitka Text"/>
        </w:rPr>
      </w:pPr>
      <w:r w:rsidRPr="00D912DE">
        <w:rPr>
          <w:rFonts w:ascii="Sitka Text" w:eastAsia="Sitka Text" w:hAnsi="Sitka Text" w:cs="Sitka Text"/>
        </w:rPr>
        <w:t>All analyses will be performed in R, using the lme4 package for mixed-effects modeling and the emmeans package for post-hoc comparisons. Statistical significance will be set at α = 0.05 for all tests.</w:t>
      </w:r>
    </w:p>
    <w:p w14:paraId="28AF202D" w14:textId="77777777" w:rsidR="00986776" w:rsidRPr="00D912DE" w:rsidRDefault="00986776" w:rsidP="00986776">
      <w:pPr>
        <w:rPr>
          <w:rFonts w:ascii="Sitka Text" w:hAnsi="Sitka Text"/>
        </w:rPr>
      </w:pPr>
      <w:r w:rsidRPr="00D912DE">
        <w:rPr>
          <w:rFonts w:ascii="Sitka Text" w:eastAsia="Sitka Text" w:hAnsi="Sitka Text" w:cs="Sitka Text"/>
          <w:i/>
          <w:iCs/>
        </w:rPr>
        <w:t>Assessing Potential Confounds</w:t>
      </w:r>
    </w:p>
    <w:p w14:paraId="61721CC3" w14:textId="77777777" w:rsidR="00986776" w:rsidRPr="00D912DE" w:rsidRDefault="00986776" w:rsidP="00986776">
      <w:pPr>
        <w:rPr>
          <w:rFonts w:ascii="Sitka Text" w:hAnsi="Sitka Text"/>
        </w:rPr>
      </w:pPr>
      <w:r w:rsidRPr="00D912DE">
        <w:rPr>
          <w:rFonts w:ascii="Sitka Text" w:eastAsia="Sitka Text" w:hAnsi="Sitka Text" w:cs="Sitka Text"/>
        </w:rPr>
        <w:t>To assess potential order effects and carryover effects, we will use a mixed-effects model with condition order and previous condition as fixed effects and participant as a random effect in predicting mean PF impulse in the bilateral conditions.</w:t>
      </w:r>
    </w:p>
    <w:p w14:paraId="71C64A71" w14:textId="77777777" w:rsidR="00986776" w:rsidRPr="00D912DE" w:rsidRDefault="00986776" w:rsidP="00986776">
      <w:pPr>
        <w:rPr>
          <w:rFonts w:ascii="Sitka Text" w:hAnsi="Sitka Text"/>
        </w:rPr>
      </w:pPr>
      <w:r w:rsidRPr="00D912DE">
        <w:rPr>
          <w:rFonts w:ascii="Sitka Text" w:eastAsia="Sitka Text" w:hAnsi="Sitka Text" w:cs="Sitka Text"/>
        </w:rPr>
        <w:t xml:space="preserve">If significant order effects or carryover effects are detected, we will adjust our primary analysis strategy to include condition order and/or previous condition as a fixed effect. </w:t>
      </w:r>
    </w:p>
    <w:p w14:paraId="5F22B694" w14:textId="77777777" w:rsidR="00986776" w:rsidRPr="00D912DE" w:rsidRDefault="00986776" w:rsidP="00986776">
      <w:pPr>
        <w:rPr>
          <w:rFonts w:ascii="Sitka Text" w:hAnsi="Sitka Text"/>
        </w:rPr>
      </w:pPr>
      <w:r w:rsidRPr="00D912DE">
        <w:rPr>
          <w:rFonts w:ascii="Sitka Text" w:eastAsia="Sitka Text" w:hAnsi="Sitka Text" w:cs="Sitka Text"/>
          <w:i/>
          <w:iCs/>
        </w:rPr>
        <w:t>Alternative Outcomes</w:t>
      </w:r>
    </w:p>
    <w:p w14:paraId="51C32A66" w14:textId="77777777" w:rsidR="00986776" w:rsidRPr="00D912DE" w:rsidRDefault="00986776" w:rsidP="00986776">
      <w:pPr>
        <w:rPr>
          <w:rFonts w:ascii="Sitka Text" w:hAnsi="Sitka Text"/>
        </w:rPr>
      </w:pPr>
      <w:r w:rsidRPr="00D912DE">
        <w:rPr>
          <w:rFonts w:ascii="Sitka Text" w:eastAsia="Sitka Text" w:hAnsi="Sitka Text" w:cs="Sitka Text"/>
        </w:rPr>
        <w:t>If expected changes are not observed, we will examine differences in gait parameters during late adaptation to potentially explain variations in post-adaptation PF impulse. Potential compensatory mechanisms include (a) increased cadence to avoid peak FastProp times and (b) increased hip flexor torque to substitute for PF torque in facilitating limb swing.</w:t>
      </w:r>
    </w:p>
    <w:p w14:paraId="473E74B4" w14:textId="77777777" w:rsidR="00986776" w:rsidRPr="00D912DE" w:rsidRDefault="00986776" w:rsidP="00986776">
      <w:pPr>
        <w:rPr>
          <w:rFonts w:ascii="Sitka Text" w:hAnsi="Sitka Text"/>
        </w:rPr>
      </w:pPr>
      <w:r w:rsidRPr="00D912DE">
        <w:rPr>
          <w:rFonts w:ascii="Sitka Text" w:eastAsia="Sitka Text" w:hAnsi="Sitka Text" w:cs="Sitka Text"/>
        </w:rPr>
        <w:t xml:space="preserve">Additionally, participant specific factors will be examined that may differentiate individuals who respond in an unexpected manner, pointing toward protocol improvements. For example, shorter-legged individuals may have trouble with the speed settings suggesting that a more individualized set of parameters should be used.  </w:t>
      </w:r>
    </w:p>
    <w:p w14:paraId="420FFB93" w14:textId="77777777" w:rsidR="00986776" w:rsidRPr="00D912DE" w:rsidRDefault="00986776" w:rsidP="00986776">
      <w:pPr>
        <w:pStyle w:val="Heading2"/>
        <w:rPr>
          <w:rFonts w:ascii="Sitka Text" w:hAnsi="Sitka Text"/>
        </w:rPr>
      </w:pPr>
      <w:r w:rsidRPr="00D912DE">
        <w:rPr>
          <w:rFonts w:ascii="Sitka Text" w:hAnsi="Sitka Text"/>
        </w:rPr>
        <w:t>Preliminary Results</w:t>
      </w:r>
    </w:p>
    <w:p w14:paraId="7A331C9A" w14:textId="77777777" w:rsidR="00986776" w:rsidRPr="00D912DE" w:rsidRDefault="00986776" w:rsidP="00986776">
      <w:pPr>
        <w:rPr>
          <w:rFonts w:ascii="Sitka Text" w:hAnsi="Sitka Text"/>
        </w:rPr>
      </w:pPr>
      <w:r w:rsidRPr="00D912DE">
        <w:rPr>
          <w:rFonts w:ascii="Sitka Text" w:hAnsi="Sitka Text"/>
        </w:rPr>
        <w:t xml:space="preserve">Data for 5 participants has been analyzed. </w:t>
      </w:r>
    </w:p>
    <w:p w14:paraId="15DD36DC" w14:textId="77777777" w:rsidR="00986776" w:rsidRPr="00D912DE" w:rsidRDefault="00986776" w:rsidP="00986776">
      <w:pPr>
        <w:pStyle w:val="Heading3"/>
        <w:rPr>
          <w:rFonts w:ascii="Sitka Text" w:hAnsi="Sitka Text"/>
        </w:rPr>
      </w:pPr>
      <w:r w:rsidRPr="00D912DE">
        <w:rPr>
          <w:rFonts w:ascii="Sitka Text" w:hAnsi="Sitka Text"/>
        </w:rPr>
        <w:t>Ankle Torque Profiles</w:t>
      </w:r>
    </w:p>
    <w:p w14:paraId="628E5396" w14:textId="03BC1A86" w:rsidR="00986776" w:rsidRPr="00D912DE" w:rsidRDefault="00986776" w:rsidP="00986776">
      <w:pPr>
        <w:rPr>
          <w:rFonts w:ascii="Sitka Text" w:hAnsi="Sitka Text"/>
        </w:rPr>
      </w:pPr>
      <w:r w:rsidRPr="00D912DE">
        <w:rPr>
          <w:rFonts w:ascii="Sitka Text" w:hAnsi="Sitka Text"/>
        </w:rPr>
        <w:t xml:space="preserve">Examining the time normalized joint torques averaged across all subjects suggests  a consistent effect like the one observed in Subject 1 in </w:t>
      </w:r>
      <w:r w:rsidRPr="00D912DE">
        <w:rPr>
          <w:rFonts w:ascii="Sitka Text" w:hAnsi="Sitka Text"/>
        </w:rPr>
        <w:fldChar w:fldCharType="begin"/>
      </w:r>
      <w:r w:rsidRPr="00D912DE">
        <w:rPr>
          <w:rFonts w:ascii="Sitka Text" w:hAnsi="Sitka Text"/>
        </w:rPr>
        <w:instrText xml:space="preserve"> REF _Ref179205250 \h </w:instrText>
      </w:r>
      <w:r w:rsidR="00D912DE">
        <w:rPr>
          <w:rFonts w:ascii="Sitka Text" w:hAnsi="Sitka Text"/>
        </w:rPr>
        <w:instrText xml:space="preserve"> \* MERGEFORMAT </w:instrText>
      </w:r>
      <w:r w:rsidRPr="00D912DE">
        <w:rPr>
          <w:rFonts w:ascii="Sitka Text" w:hAnsi="Sitka Text"/>
        </w:rPr>
      </w:r>
      <w:r w:rsidRPr="00D912DE">
        <w:rPr>
          <w:rFonts w:ascii="Sitka Text" w:hAnsi="Sitka Text"/>
        </w:rPr>
        <w:fldChar w:fldCharType="separate"/>
      </w:r>
      <w:r w:rsidR="00D53251" w:rsidRPr="00D53251">
        <w:rPr>
          <w:rFonts w:ascii="Sitka Text" w:hAnsi="Sitka Text"/>
        </w:rPr>
        <w:t xml:space="preserve">Figure </w:t>
      </w:r>
      <w:r w:rsidR="00D53251" w:rsidRPr="00D53251">
        <w:rPr>
          <w:rFonts w:ascii="Sitka Text" w:hAnsi="Sitka Text"/>
          <w:noProof/>
        </w:rPr>
        <w:t>11</w:t>
      </w:r>
      <w:r w:rsidRPr="00D912DE">
        <w:rPr>
          <w:rFonts w:ascii="Sitka Text" w:hAnsi="Sitka Text"/>
        </w:rPr>
        <w:fldChar w:fldCharType="end"/>
      </w:r>
      <w:r w:rsidRPr="00D912DE">
        <w:rPr>
          <w:rFonts w:ascii="Sitka Text" w:hAnsi="Sitka Text"/>
        </w:rPr>
        <w:t>. Upon returning to a steady 1 m/s belt speed following adaptation to the bilateral FastBrake condition, subjects on average exhibit an increase in early stance net PF torque and a decrease in late stance PF torque (</w:t>
      </w:r>
      <w:r w:rsidRPr="00D912DE">
        <w:rPr>
          <w:rFonts w:ascii="Sitka Text" w:hAnsi="Sitka Text"/>
        </w:rPr>
        <w:fldChar w:fldCharType="begin"/>
      </w:r>
      <w:r w:rsidRPr="00D912DE">
        <w:rPr>
          <w:rFonts w:ascii="Sitka Text" w:hAnsi="Sitka Text"/>
        </w:rPr>
        <w:instrText xml:space="preserve"> REF _Ref179205437 \h </w:instrText>
      </w:r>
      <w:r w:rsidR="00D912DE">
        <w:rPr>
          <w:rFonts w:ascii="Sitka Text" w:hAnsi="Sitka Text"/>
        </w:rPr>
        <w:instrText xml:space="preserve"> \* MERGEFORMAT </w:instrText>
      </w:r>
      <w:r w:rsidRPr="00D912DE">
        <w:rPr>
          <w:rFonts w:ascii="Sitka Text" w:hAnsi="Sitka Text"/>
        </w:rPr>
      </w:r>
      <w:r w:rsidRPr="00D912DE">
        <w:rPr>
          <w:rFonts w:ascii="Sitka Text" w:hAnsi="Sitka Text"/>
        </w:rPr>
        <w:fldChar w:fldCharType="separate"/>
      </w:r>
      <w:r w:rsidR="00D53251" w:rsidRPr="00D912DE">
        <w:rPr>
          <w:rFonts w:ascii="Sitka Text" w:hAnsi="Sitka Text"/>
        </w:rPr>
        <w:t xml:space="preserve">Figure </w:t>
      </w:r>
      <w:r w:rsidR="00D53251">
        <w:rPr>
          <w:rFonts w:ascii="Sitka Text" w:hAnsi="Sitka Text"/>
          <w:noProof/>
        </w:rPr>
        <w:t>13</w:t>
      </w:r>
      <w:r w:rsidRPr="00D912DE">
        <w:rPr>
          <w:rFonts w:ascii="Sitka Text" w:hAnsi="Sitka Text"/>
        </w:rPr>
        <w:fldChar w:fldCharType="end"/>
      </w:r>
      <w:r w:rsidRPr="00D912DE">
        <w:rPr>
          <w:rFonts w:ascii="Sitka Text" w:hAnsi="Sitka Text"/>
        </w:rPr>
        <w:t>). This Post Adaptation torque profile stands in contrast to the curve following bilateral FastProp where there is a more marked increase in net PF torque beginning in early stance and extending to approximately 75% of stance.</w:t>
      </w:r>
    </w:p>
    <w:p w14:paraId="09298E24" w14:textId="77777777" w:rsidR="00986776" w:rsidRPr="00D912DE" w:rsidRDefault="00986776" w:rsidP="00986776">
      <w:pPr>
        <w:keepNext/>
        <w:rPr>
          <w:rFonts w:ascii="Sitka Text" w:hAnsi="Sitka Text"/>
        </w:rPr>
      </w:pPr>
      <w:r w:rsidRPr="00D912DE">
        <w:rPr>
          <w:rFonts w:ascii="Sitka Text" w:hAnsi="Sitka Text"/>
          <w:noProof/>
        </w:rPr>
        <w:lastRenderedPageBreak/>
        <w:drawing>
          <wp:inline distT="0" distB="0" distL="0" distR="0" wp14:anchorId="06E4430A" wp14:editId="7DEC8F21">
            <wp:extent cx="4103476" cy="2536466"/>
            <wp:effectExtent l="0" t="0" r="0" b="0"/>
            <wp:docPr id="1102702386" name="Picture 6" descr="A graph with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2702386" name="Picture 6" descr="A graph with lines and numbers&#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131378" cy="2553713"/>
                    </a:xfrm>
                    <a:prstGeom prst="rect">
                      <a:avLst/>
                    </a:prstGeom>
                    <a:noFill/>
                    <a:ln>
                      <a:noFill/>
                    </a:ln>
                  </pic:spPr>
                </pic:pic>
              </a:graphicData>
            </a:graphic>
          </wp:inline>
        </w:drawing>
      </w:r>
    </w:p>
    <w:p w14:paraId="1A3EBD18" w14:textId="6E7D7880" w:rsidR="00986776" w:rsidRPr="00D912DE" w:rsidRDefault="00986776" w:rsidP="00986776">
      <w:pPr>
        <w:pStyle w:val="Caption"/>
        <w:rPr>
          <w:rFonts w:ascii="Sitka Text" w:hAnsi="Sitka Text"/>
        </w:rPr>
      </w:pPr>
      <w:bookmarkStart w:id="5" w:name="_Ref179205437"/>
      <w:r w:rsidRPr="00D912DE">
        <w:rPr>
          <w:rFonts w:ascii="Sitka Text" w:hAnsi="Sitka Text"/>
        </w:rPr>
        <w:t xml:space="preserve">Figure </w:t>
      </w:r>
      <w:r w:rsidRPr="00D912DE">
        <w:rPr>
          <w:rFonts w:ascii="Sitka Text" w:hAnsi="Sitka Text"/>
        </w:rPr>
        <w:fldChar w:fldCharType="begin"/>
      </w:r>
      <w:r w:rsidRPr="00D912DE">
        <w:rPr>
          <w:rFonts w:ascii="Sitka Text" w:hAnsi="Sitka Text"/>
        </w:rPr>
        <w:instrText xml:space="preserve"> SEQ Figure \* ARABIC </w:instrText>
      </w:r>
      <w:r w:rsidRPr="00D912DE">
        <w:rPr>
          <w:rFonts w:ascii="Sitka Text" w:hAnsi="Sitka Text"/>
        </w:rPr>
        <w:fldChar w:fldCharType="separate"/>
      </w:r>
      <w:r w:rsidR="00D53251">
        <w:rPr>
          <w:rFonts w:ascii="Sitka Text" w:hAnsi="Sitka Text"/>
          <w:noProof/>
        </w:rPr>
        <w:t>13</w:t>
      </w:r>
      <w:r w:rsidRPr="00D912DE">
        <w:rPr>
          <w:rFonts w:ascii="Sitka Text" w:hAnsi="Sitka Text"/>
        </w:rPr>
        <w:fldChar w:fldCharType="end"/>
      </w:r>
      <w:bookmarkEnd w:id="5"/>
      <w:r w:rsidRPr="00D912DE">
        <w:rPr>
          <w:rFonts w:ascii="Sitka Text" w:hAnsi="Sitka Text"/>
        </w:rPr>
        <w:t>: Joint torque across stance, average across all participants</w:t>
      </w:r>
    </w:p>
    <w:p w14:paraId="73E8F62A" w14:textId="77777777" w:rsidR="00986776" w:rsidRPr="00D912DE" w:rsidRDefault="00986776" w:rsidP="00986776">
      <w:pPr>
        <w:pStyle w:val="Heading3"/>
        <w:rPr>
          <w:rFonts w:ascii="Sitka Text" w:hAnsi="Sitka Text"/>
        </w:rPr>
      </w:pPr>
      <w:r w:rsidRPr="00D912DE">
        <w:rPr>
          <w:rFonts w:ascii="Sitka Text" w:hAnsi="Sitka Text"/>
        </w:rPr>
        <w:t>Ankle Plantarflexor Impulse</w:t>
      </w:r>
    </w:p>
    <w:p w14:paraId="4B38AF28" w14:textId="7F60BC8C" w:rsidR="00986776" w:rsidRPr="00D912DE" w:rsidRDefault="00986776" w:rsidP="00986776">
      <w:pPr>
        <w:rPr>
          <w:rFonts w:ascii="Sitka Text" w:hAnsi="Sitka Text"/>
        </w:rPr>
      </w:pPr>
      <w:r w:rsidRPr="00D912DE">
        <w:rPr>
          <w:rFonts w:ascii="Sitka Text" w:hAnsi="Sitka Text"/>
        </w:rPr>
        <w:t xml:space="preserve">In </w:t>
      </w:r>
      <w:r w:rsidRPr="00D912DE">
        <w:rPr>
          <w:rFonts w:ascii="Sitka Text" w:hAnsi="Sitka Text"/>
        </w:rPr>
        <w:fldChar w:fldCharType="begin"/>
      </w:r>
      <w:r w:rsidRPr="00D912DE">
        <w:rPr>
          <w:rFonts w:ascii="Sitka Text" w:hAnsi="Sitka Text"/>
        </w:rPr>
        <w:instrText xml:space="preserve"> REF _Ref179205969 \h </w:instrText>
      </w:r>
      <w:r w:rsidR="00D912DE">
        <w:rPr>
          <w:rFonts w:ascii="Sitka Text" w:hAnsi="Sitka Text"/>
        </w:rPr>
        <w:instrText xml:space="preserve"> \* MERGEFORMAT </w:instrText>
      </w:r>
      <w:r w:rsidRPr="00D912DE">
        <w:rPr>
          <w:rFonts w:ascii="Sitka Text" w:hAnsi="Sitka Text"/>
        </w:rPr>
      </w:r>
      <w:r w:rsidRPr="00D912DE">
        <w:rPr>
          <w:rFonts w:ascii="Sitka Text" w:hAnsi="Sitka Text"/>
        </w:rPr>
        <w:fldChar w:fldCharType="separate"/>
      </w:r>
      <w:r w:rsidR="00D53251" w:rsidRPr="00D912DE">
        <w:rPr>
          <w:rFonts w:ascii="Sitka Text" w:hAnsi="Sitka Text"/>
        </w:rPr>
        <w:t xml:space="preserve">Figure </w:t>
      </w:r>
      <w:r w:rsidR="00D53251">
        <w:rPr>
          <w:rFonts w:ascii="Sitka Text" w:hAnsi="Sitka Text"/>
          <w:noProof/>
        </w:rPr>
        <w:t>14</w:t>
      </w:r>
      <w:r w:rsidRPr="00D912DE">
        <w:rPr>
          <w:rFonts w:ascii="Sitka Text" w:hAnsi="Sitka Text"/>
        </w:rPr>
        <w:fldChar w:fldCharType="end"/>
      </w:r>
      <w:r w:rsidRPr="00D912DE">
        <w:rPr>
          <w:rFonts w:ascii="Sitka Text" w:hAnsi="Sitka Text"/>
        </w:rPr>
        <w:t>, the mean PF impulse across measurement periods is shown for each participant. Following Bilateral FastBrake, the impulse decreases from 0.40 to .36 N.m.s/BW. The impulse increases following adaptation to Bilateral FastProp from 0.41 to 0.50 N.m.s/BW.</w:t>
      </w:r>
    </w:p>
    <w:p w14:paraId="58A45BC9" w14:textId="77777777" w:rsidR="00986776" w:rsidRPr="00D912DE" w:rsidRDefault="00986776" w:rsidP="00986776">
      <w:pPr>
        <w:keepNext/>
        <w:rPr>
          <w:rFonts w:ascii="Sitka Text" w:hAnsi="Sitka Text"/>
        </w:rPr>
      </w:pPr>
      <w:r w:rsidRPr="00D912DE">
        <w:rPr>
          <w:rFonts w:ascii="Sitka Text" w:hAnsi="Sitka Text"/>
          <w:noProof/>
        </w:rPr>
        <w:drawing>
          <wp:inline distT="0" distB="0" distL="0" distR="0" wp14:anchorId="773BD42B" wp14:editId="4D477BF8">
            <wp:extent cx="4303920" cy="2660366"/>
            <wp:effectExtent l="0" t="0" r="0" b="0"/>
            <wp:docPr id="830262470" name="Picture 7" descr="A graph with lines an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0262470" name="Picture 7" descr="A graph with lines and dots&#10;&#10;Description automatically generated with medium confidenc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312597" cy="2665730"/>
                    </a:xfrm>
                    <a:prstGeom prst="rect">
                      <a:avLst/>
                    </a:prstGeom>
                    <a:noFill/>
                    <a:ln>
                      <a:noFill/>
                    </a:ln>
                  </pic:spPr>
                </pic:pic>
              </a:graphicData>
            </a:graphic>
          </wp:inline>
        </w:drawing>
      </w:r>
    </w:p>
    <w:p w14:paraId="34620816" w14:textId="6ABECD52" w:rsidR="00986776" w:rsidRPr="00D912DE" w:rsidRDefault="00986776" w:rsidP="00986776">
      <w:pPr>
        <w:pStyle w:val="Caption"/>
        <w:jc w:val="left"/>
        <w:rPr>
          <w:rFonts w:ascii="Sitka Text" w:hAnsi="Sitka Text"/>
        </w:rPr>
      </w:pPr>
      <w:bookmarkStart w:id="6" w:name="_Ref179205969"/>
      <w:r w:rsidRPr="00D912DE">
        <w:rPr>
          <w:rFonts w:ascii="Sitka Text" w:hAnsi="Sitka Text"/>
        </w:rPr>
        <w:t xml:space="preserve">Figure </w:t>
      </w:r>
      <w:r w:rsidRPr="00D912DE">
        <w:rPr>
          <w:rFonts w:ascii="Sitka Text" w:hAnsi="Sitka Text"/>
        </w:rPr>
        <w:fldChar w:fldCharType="begin"/>
      </w:r>
      <w:r w:rsidRPr="00D912DE">
        <w:rPr>
          <w:rFonts w:ascii="Sitka Text" w:hAnsi="Sitka Text"/>
        </w:rPr>
        <w:instrText xml:space="preserve"> SEQ Figure \* ARABIC </w:instrText>
      </w:r>
      <w:r w:rsidRPr="00D912DE">
        <w:rPr>
          <w:rFonts w:ascii="Sitka Text" w:hAnsi="Sitka Text"/>
        </w:rPr>
        <w:fldChar w:fldCharType="separate"/>
      </w:r>
      <w:r w:rsidR="00D53251">
        <w:rPr>
          <w:rFonts w:ascii="Sitka Text" w:hAnsi="Sitka Text"/>
          <w:noProof/>
        </w:rPr>
        <w:t>14</w:t>
      </w:r>
      <w:r w:rsidRPr="00D912DE">
        <w:rPr>
          <w:rFonts w:ascii="Sitka Text" w:hAnsi="Sitka Text"/>
        </w:rPr>
        <w:fldChar w:fldCharType="end"/>
      </w:r>
      <w:bookmarkEnd w:id="6"/>
      <w:r w:rsidRPr="00D912DE">
        <w:rPr>
          <w:rFonts w:ascii="Sitka Text" w:hAnsi="Sitka Text"/>
        </w:rPr>
        <w:t>: Plantarflexor impulse across stance (</w:t>
      </w:r>
      <w:r w:rsidR="000518E5">
        <w:rPr>
          <w:rFonts w:ascii="Sitka Text" w:hAnsi="Sitka Text"/>
        </w:rPr>
        <w:t>average across sides for each participant</w:t>
      </w:r>
      <w:r w:rsidRPr="00D912DE">
        <w:rPr>
          <w:rFonts w:ascii="Sitka Text" w:hAnsi="Sitka Text"/>
        </w:rPr>
        <w:t>).</w:t>
      </w:r>
      <w:r w:rsidR="000518E5">
        <w:rPr>
          <w:rFonts w:ascii="Sitka Text" w:hAnsi="Sitka Text"/>
        </w:rPr>
        <w:t xml:space="preserve"> Dotted lines connect overall mean for each Condition</w:t>
      </w:r>
      <w:r w:rsidR="00B03031">
        <w:rPr>
          <w:rFonts w:ascii="Sitka Text" w:hAnsi="Sitka Text"/>
        </w:rPr>
        <w:t>-</w:t>
      </w:r>
      <w:r w:rsidR="000518E5">
        <w:rPr>
          <w:rFonts w:ascii="Sitka Text" w:hAnsi="Sitka Text"/>
        </w:rPr>
        <w:t>Period.</w:t>
      </w:r>
    </w:p>
    <w:p w14:paraId="2FDCF435" w14:textId="77777777" w:rsidR="00986776" w:rsidRPr="00D912DE" w:rsidRDefault="00986776" w:rsidP="00986776">
      <w:pPr>
        <w:rPr>
          <w:rFonts w:ascii="Sitka Text" w:hAnsi="Sitka Text"/>
        </w:rPr>
      </w:pPr>
    </w:p>
    <w:p w14:paraId="4A916248" w14:textId="77777777" w:rsidR="00986776" w:rsidRPr="00D912DE" w:rsidRDefault="00986776" w:rsidP="00986776">
      <w:pPr>
        <w:pStyle w:val="Heading2"/>
        <w:rPr>
          <w:rFonts w:ascii="Sitka Text" w:hAnsi="Sitka Text"/>
        </w:rPr>
      </w:pPr>
      <w:r w:rsidRPr="00D912DE">
        <w:rPr>
          <w:rFonts w:ascii="Sitka Text" w:hAnsi="Sitka Text"/>
        </w:rPr>
        <w:lastRenderedPageBreak/>
        <w:t>Power Analysis</w:t>
      </w:r>
    </w:p>
    <w:p w14:paraId="46743381" w14:textId="17AB377D" w:rsidR="00986776" w:rsidRPr="00D912DE" w:rsidRDefault="00986776" w:rsidP="00986776">
      <w:pPr>
        <w:pStyle w:val="BodyText"/>
        <w:rPr>
          <w:rFonts w:ascii="Sitka Text" w:hAnsi="Sitka Text" w:cs="Times New Roman"/>
        </w:rPr>
      </w:pPr>
      <w:r w:rsidRPr="00D912DE">
        <w:rPr>
          <w:rFonts w:ascii="Sitka Text" w:hAnsi="Sitka Text" w:cs="Times New Roman"/>
        </w:rPr>
        <w:t>Given the planned statistical analysis via linear mixed effects models, power analysis was performed employing Monte Carlo simulation techniques</w:t>
      </w:r>
      <w:r w:rsidRPr="00D912DE">
        <w:rPr>
          <w:rFonts w:ascii="Sitka Text" w:hAnsi="Sitka Text" w:cs="Times New Roman"/>
        </w:rPr>
        <w:fldChar w:fldCharType="begin"/>
      </w:r>
      <w:r w:rsidR="00B360CE">
        <w:rPr>
          <w:rFonts w:ascii="Sitka Text" w:hAnsi="Sitka Text" w:cs="Times New Roman"/>
        </w:rPr>
        <w:instrText xml:space="preserve"> ADDIN ZOTERO_ITEM CSL_CITATION {"citationID":"KL7SgPoJ","properties":{"formattedCitation":"(Landau and Stahl 2013)","plainCitation":"(Landau and Stahl 2013)","noteIndex":0},"citationItems":[{"id":3987,"uris":["http://zotero.org/users/6521837/items/ULDQ2W8N"],"itemData":{"id":3987,"type":"article-journal","abstract":"This paper shows how Monte Carlo simulation can be used for sample size, power or precision calculations when planning medical research studies. Standard study designs can lead to the use of analysis methods for which power formulae do not exist. This may be because complex modelling techniques with optimal statistical properties are used but power formulae have not yet been derived or because analysis models are employed that divert from the population model due to lack of availability of more appropriate analysis tools. Our presentation concentrates on the conceptual steps involved in carrying out power or precision calculations by simulation. We demonstrate these steps in three examples concerned with (i) drop out in longitudinal studies, (ii) measurement error in observational studies and (iii) causal effect estimation in randomised controlled trials with non-compliance. We conclude that the Monte Carlo simulation approach is an important general tool in the methodological arsenal for assessing power and precision.","container-title":"Statistical Methods in Medical Research","DOI":"10.1177/0962280212439578","ISSN":"1477-0334","issue":"3","journalAbbreviation":"Stat Methods Med Res","language":"eng","note":"PMID: 22491174","page":"324-345","source":"PubMed","title":"Sample size and power calculations for medical studies by simulation when closed form expressions are not available","volume":"22","author":[{"family":"Landau","given":"Sabine"},{"family":"Stahl","given":"Daniel"}],"issued":{"date-parts":[["2013",6]]}}}],"schema":"https://github.com/citation-style-language/schema/raw/master/csl-citation.json"} </w:instrText>
      </w:r>
      <w:r w:rsidRPr="00D912DE">
        <w:rPr>
          <w:rFonts w:ascii="Sitka Text" w:hAnsi="Sitka Text" w:cs="Times New Roman"/>
        </w:rPr>
        <w:fldChar w:fldCharType="separate"/>
      </w:r>
      <w:r w:rsidR="00815849" w:rsidRPr="00815849">
        <w:rPr>
          <w:rFonts w:ascii="Sitka Text" w:hAnsi="Sitka Text"/>
        </w:rPr>
        <w:t>(Landau and Stahl 2013)</w:t>
      </w:r>
      <w:r w:rsidRPr="00D912DE">
        <w:rPr>
          <w:rFonts w:ascii="Sitka Text" w:hAnsi="Sitka Text" w:cs="Times New Roman"/>
        </w:rPr>
        <w:fldChar w:fldCharType="end"/>
      </w:r>
      <w:r w:rsidRPr="00D912DE">
        <w:rPr>
          <w:rFonts w:ascii="Sitka Text" w:hAnsi="Sitka Text" w:cs="Times New Roman"/>
        </w:rPr>
        <w:t xml:space="preserve"> within R. Data was simulated based on estimates derived from the mean and standard deviations of the 5 preliminary participants.  Random samples of varying sizes were drawn from this simulated data and analyzed via the planned statistical methods. 500 simulations were performed across a range of sample sizes to determine the smallest sample for which at least 80% of simulations resulted in successful statistical outcomes. </w:t>
      </w:r>
    </w:p>
    <w:p w14:paraId="72E8C369" w14:textId="359B51B1" w:rsidR="00986776" w:rsidRPr="00D912DE" w:rsidRDefault="00986776" w:rsidP="00986776">
      <w:pPr>
        <w:pStyle w:val="Caption"/>
        <w:keepNext/>
        <w:rPr>
          <w:rFonts w:ascii="Sitka Text" w:hAnsi="Sitka Text"/>
        </w:rPr>
      </w:pPr>
      <w:bookmarkStart w:id="7" w:name="_Ref179204128"/>
      <w:r w:rsidRPr="00D912DE">
        <w:rPr>
          <w:rFonts w:ascii="Sitka Text" w:hAnsi="Sitka Text"/>
        </w:rPr>
        <w:t xml:space="preserve">Table </w:t>
      </w:r>
      <w:r w:rsidRPr="00D912DE">
        <w:rPr>
          <w:rFonts w:ascii="Sitka Text" w:hAnsi="Sitka Text"/>
        </w:rPr>
        <w:fldChar w:fldCharType="begin"/>
      </w:r>
      <w:r w:rsidRPr="00D912DE">
        <w:rPr>
          <w:rFonts w:ascii="Sitka Text" w:hAnsi="Sitka Text"/>
        </w:rPr>
        <w:instrText xml:space="preserve"> SEQ Table \* ARABIC </w:instrText>
      </w:r>
      <w:r w:rsidRPr="00D912DE">
        <w:rPr>
          <w:rFonts w:ascii="Sitka Text" w:hAnsi="Sitka Text"/>
        </w:rPr>
        <w:fldChar w:fldCharType="separate"/>
      </w:r>
      <w:r w:rsidR="00D53251">
        <w:rPr>
          <w:rFonts w:ascii="Sitka Text" w:hAnsi="Sitka Text"/>
          <w:noProof/>
        </w:rPr>
        <w:t>4</w:t>
      </w:r>
      <w:r w:rsidRPr="00D912DE">
        <w:rPr>
          <w:rFonts w:ascii="Sitka Text" w:hAnsi="Sitka Text"/>
        </w:rPr>
        <w:fldChar w:fldCharType="end"/>
      </w:r>
      <w:bookmarkEnd w:id="7"/>
      <w:r w:rsidRPr="00D912DE">
        <w:rPr>
          <w:rFonts w:ascii="Sitka Text" w:hAnsi="Sitka Text"/>
        </w:rPr>
        <w:t>: Assumptions for power analysis in Study 3</w:t>
      </w:r>
    </w:p>
    <w:tbl>
      <w:tblPr>
        <w:tblW w:w="5340" w:type="dxa"/>
        <w:tblLook w:val="04A0" w:firstRow="1" w:lastRow="0" w:firstColumn="1" w:lastColumn="0" w:noHBand="0" w:noVBand="1"/>
      </w:tblPr>
      <w:tblGrid>
        <w:gridCol w:w="1339"/>
        <w:gridCol w:w="832"/>
        <w:gridCol w:w="1221"/>
        <w:gridCol w:w="2112"/>
      </w:tblGrid>
      <w:tr w:rsidR="00986776" w:rsidRPr="00AA4983" w14:paraId="4652CD45" w14:textId="77777777" w:rsidTr="009B0EA0">
        <w:trPr>
          <w:trHeight w:val="300"/>
        </w:trPr>
        <w:tc>
          <w:tcPr>
            <w:tcW w:w="5340" w:type="dxa"/>
            <w:gridSpan w:val="4"/>
            <w:tcBorders>
              <w:top w:val="nil"/>
              <w:left w:val="nil"/>
              <w:bottom w:val="nil"/>
              <w:right w:val="nil"/>
            </w:tcBorders>
            <w:shd w:val="clear" w:color="auto" w:fill="auto"/>
            <w:noWrap/>
            <w:vAlign w:val="bottom"/>
            <w:hideMark/>
          </w:tcPr>
          <w:p w14:paraId="669D9465" w14:textId="77777777" w:rsidR="00986776" w:rsidRPr="00AA4983" w:rsidRDefault="00986776" w:rsidP="009B0EA0">
            <w:pPr>
              <w:spacing w:after="0"/>
              <w:rPr>
                <w:rFonts w:ascii="Sitka Text" w:eastAsia="Times New Roman" w:hAnsi="Sitka Text" w:cs="Times New Roman"/>
                <w:b/>
                <w:bCs/>
                <w:color w:val="000000"/>
              </w:rPr>
            </w:pPr>
            <w:r w:rsidRPr="00AA4983">
              <w:rPr>
                <w:rFonts w:ascii="Sitka Text" w:eastAsia="Times New Roman" w:hAnsi="Sitka Text" w:cs="Times New Roman"/>
                <w:b/>
                <w:bCs/>
                <w:color w:val="000000"/>
              </w:rPr>
              <w:t>Assumptions for Simulating Meant Plantarflexor Impulse (N.m.s/BW)</w:t>
            </w:r>
          </w:p>
        </w:tc>
      </w:tr>
      <w:tr w:rsidR="00986776" w:rsidRPr="00AA4983" w14:paraId="23FAEAE6" w14:textId="77777777" w:rsidTr="009B0EA0">
        <w:trPr>
          <w:trHeight w:val="300"/>
        </w:trPr>
        <w:tc>
          <w:tcPr>
            <w:tcW w:w="1300" w:type="dxa"/>
            <w:tcBorders>
              <w:top w:val="nil"/>
              <w:left w:val="nil"/>
              <w:bottom w:val="nil"/>
              <w:right w:val="nil"/>
            </w:tcBorders>
            <w:shd w:val="clear" w:color="auto" w:fill="auto"/>
            <w:noWrap/>
            <w:vAlign w:val="bottom"/>
            <w:hideMark/>
          </w:tcPr>
          <w:p w14:paraId="71999D17" w14:textId="77777777" w:rsidR="00986776" w:rsidRPr="00AA4983" w:rsidRDefault="00986776" w:rsidP="009B0EA0">
            <w:pPr>
              <w:spacing w:after="0"/>
              <w:rPr>
                <w:rFonts w:ascii="Sitka Text" w:eastAsia="Times New Roman" w:hAnsi="Sitka Text" w:cs="Times New Roman"/>
                <w:b/>
                <w:bCs/>
                <w:color w:val="000000"/>
              </w:rPr>
            </w:pPr>
          </w:p>
        </w:tc>
        <w:tc>
          <w:tcPr>
            <w:tcW w:w="758" w:type="dxa"/>
            <w:tcBorders>
              <w:top w:val="nil"/>
              <w:left w:val="nil"/>
              <w:bottom w:val="nil"/>
              <w:right w:val="nil"/>
            </w:tcBorders>
            <w:shd w:val="clear" w:color="auto" w:fill="auto"/>
            <w:noWrap/>
            <w:vAlign w:val="bottom"/>
            <w:hideMark/>
          </w:tcPr>
          <w:p w14:paraId="2D2C7112" w14:textId="77777777" w:rsidR="00986776" w:rsidRPr="00AA4983" w:rsidRDefault="00986776" w:rsidP="009B0EA0">
            <w:pPr>
              <w:spacing w:after="0"/>
              <w:rPr>
                <w:rFonts w:ascii="Sitka Text" w:eastAsia="Times New Roman" w:hAnsi="Sitka Text" w:cs="Times New Roman"/>
                <w:sz w:val="20"/>
                <w:szCs w:val="20"/>
              </w:rPr>
            </w:pPr>
          </w:p>
        </w:tc>
        <w:tc>
          <w:tcPr>
            <w:tcW w:w="1170" w:type="dxa"/>
            <w:tcBorders>
              <w:top w:val="nil"/>
              <w:left w:val="nil"/>
              <w:bottom w:val="nil"/>
              <w:right w:val="nil"/>
            </w:tcBorders>
            <w:shd w:val="clear" w:color="auto" w:fill="auto"/>
            <w:noWrap/>
            <w:vAlign w:val="bottom"/>
            <w:hideMark/>
          </w:tcPr>
          <w:p w14:paraId="1CFA80CE" w14:textId="77777777" w:rsidR="00986776" w:rsidRPr="00AA4983" w:rsidRDefault="00986776" w:rsidP="009B0EA0">
            <w:pPr>
              <w:spacing w:after="0"/>
              <w:rPr>
                <w:rFonts w:ascii="Sitka Text" w:eastAsia="Times New Roman" w:hAnsi="Sitka Text" w:cs="Times New Roman"/>
                <w:sz w:val="20"/>
                <w:szCs w:val="20"/>
              </w:rPr>
            </w:pPr>
          </w:p>
        </w:tc>
        <w:tc>
          <w:tcPr>
            <w:tcW w:w="2112" w:type="dxa"/>
            <w:tcBorders>
              <w:top w:val="nil"/>
              <w:left w:val="nil"/>
              <w:bottom w:val="nil"/>
              <w:right w:val="nil"/>
            </w:tcBorders>
            <w:shd w:val="clear" w:color="auto" w:fill="auto"/>
            <w:noWrap/>
            <w:vAlign w:val="bottom"/>
            <w:hideMark/>
          </w:tcPr>
          <w:p w14:paraId="512C1A54" w14:textId="77777777" w:rsidR="00986776" w:rsidRPr="00AA4983" w:rsidRDefault="00986776" w:rsidP="009B0EA0">
            <w:pPr>
              <w:spacing w:after="0"/>
              <w:rPr>
                <w:rFonts w:ascii="Sitka Text" w:eastAsia="Times New Roman" w:hAnsi="Sitka Text" w:cs="Times New Roman"/>
                <w:sz w:val="20"/>
                <w:szCs w:val="20"/>
              </w:rPr>
            </w:pPr>
          </w:p>
        </w:tc>
      </w:tr>
      <w:tr w:rsidR="00986776" w:rsidRPr="00AA4983" w14:paraId="0B848C7B" w14:textId="77777777" w:rsidTr="009B0EA0">
        <w:trPr>
          <w:trHeight w:val="300"/>
        </w:trPr>
        <w:tc>
          <w:tcPr>
            <w:tcW w:w="1300" w:type="dxa"/>
            <w:tcBorders>
              <w:top w:val="nil"/>
              <w:left w:val="nil"/>
              <w:bottom w:val="nil"/>
              <w:right w:val="nil"/>
            </w:tcBorders>
            <w:shd w:val="clear" w:color="auto" w:fill="auto"/>
            <w:noWrap/>
            <w:vAlign w:val="bottom"/>
            <w:hideMark/>
          </w:tcPr>
          <w:p w14:paraId="6C123FFC" w14:textId="77777777" w:rsidR="00986776" w:rsidRPr="00AA4983" w:rsidRDefault="00986776" w:rsidP="009B0EA0">
            <w:pPr>
              <w:spacing w:after="0"/>
              <w:rPr>
                <w:rFonts w:ascii="Sitka Text" w:eastAsia="Times New Roman" w:hAnsi="Sitka Text" w:cs="Times New Roman"/>
                <w:sz w:val="20"/>
                <w:szCs w:val="20"/>
              </w:rPr>
            </w:pPr>
          </w:p>
        </w:tc>
        <w:tc>
          <w:tcPr>
            <w:tcW w:w="758" w:type="dxa"/>
            <w:tcBorders>
              <w:top w:val="nil"/>
              <w:left w:val="nil"/>
              <w:bottom w:val="nil"/>
              <w:right w:val="nil"/>
            </w:tcBorders>
            <w:shd w:val="clear" w:color="auto" w:fill="auto"/>
            <w:noWrap/>
            <w:vAlign w:val="bottom"/>
            <w:hideMark/>
          </w:tcPr>
          <w:p w14:paraId="132D9CDD" w14:textId="77777777" w:rsidR="00986776" w:rsidRPr="00AA4983" w:rsidRDefault="00986776" w:rsidP="009B0EA0">
            <w:pPr>
              <w:spacing w:after="0"/>
              <w:rPr>
                <w:rFonts w:ascii="Sitka Text" w:eastAsia="Times New Roman" w:hAnsi="Sitka Text" w:cs="Times New Roman"/>
                <w:sz w:val="20"/>
                <w:szCs w:val="20"/>
              </w:rPr>
            </w:pPr>
          </w:p>
        </w:tc>
        <w:tc>
          <w:tcPr>
            <w:tcW w:w="1170" w:type="dxa"/>
            <w:tcBorders>
              <w:top w:val="nil"/>
              <w:left w:val="nil"/>
              <w:bottom w:val="nil"/>
              <w:right w:val="nil"/>
            </w:tcBorders>
            <w:shd w:val="clear" w:color="auto" w:fill="auto"/>
            <w:noWrap/>
            <w:vAlign w:val="bottom"/>
            <w:hideMark/>
          </w:tcPr>
          <w:p w14:paraId="57E77691" w14:textId="77777777" w:rsidR="00986776" w:rsidRPr="00AA4983" w:rsidRDefault="00986776" w:rsidP="009B0EA0">
            <w:pPr>
              <w:spacing w:after="0"/>
              <w:jc w:val="center"/>
              <w:rPr>
                <w:rFonts w:ascii="Sitka Text" w:eastAsia="Times New Roman" w:hAnsi="Sitka Text" w:cs="Times New Roman"/>
                <w:b/>
                <w:bCs/>
                <w:color w:val="000000"/>
              </w:rPr>
            </w:pPr>
            <w:r w:rsidRPr="00AA4983">
              <w:rPr>
                <w:rFonts w:ascii="Sitka Text" w:eastAsia="Times New Roman" w:hAnsi="Sitka Text" w:cs="Times New Roman"/>
                <w:b/>
                <w:bCs/>
                <w:color w:val="000000"/>
              </w:rPr>
              <w:t>Baseline</w:t>
            </w:r>
          </w:p>
        </w:tc>
        <w:tc>
          <w:tcPr>
            <w:tcW w:w="2112" w:type="dxa"/>
            <w:tcBorders>
              <w:top w:val="nil"/>
              <w:left w:val="nil"/>
              <w:bottom w:val="nil"/>
              <w:right w:val="nil"/>
            </w:tcBorders>
            <w:shd w:val="clear" w:color="auto" w:fill="auto"/>
            <w:noWrap/>
            <w:vAlign w:val="bottom"/>
            <w:hideMark/>
          </w:tcPr>
          <w:p w14:paraId="65BC7FED" w14:textId="77777777" w:rsidR="00986776" w:rsidRPr="00AA4983" w:rsidRDefault="00986776" w:rsidP="009B0EA0">
            <w:pPr>
              <w:spacing w:after="0"/>
              <w:jc w:val="center"/>
              <w:rPr>
                <w:rFonts w:ascii="Sitka Text" w:eastAsia="Times New Roman" w:hAnsi="Sitka Text" w:cs="Times New Roman"/>
                <w:b/>
                <w:bCs/>
                <w:color w:val="000000"/>
              </w:rPr>
            </w:pPr>
            <w:r w:rsidRPr="00AA4983">
              <w:rPr>
                <w:rFonts w:ascii="Sitka Text" w:eastAsia="Times New Roman" w:hAnsi="Sitka Text" w:cs="Times New Roman"/>
                <w:b/>
                <w:bCs/>
                <w:color w:val="000000"/>
              </w:rPr>
              <w:t>Post Adaptation</w:t>
            </w:r>
          </w:p>
        </w:tc>
      </w:tr>
      <w:tr w:rsidR="00986776" w:rsidRPr="00AA4983" w14:paraId="64A51C8B" w14:textId="77777777" w:rsidTr="009B0EA0">
        <w:trPr>
          <w:trHeight w:val="300"/>
        </w:trPr>
        <w:tc>
          <w:tcPr>
            <w:tcW w:w="1300" w:type="dxa"/>
            <w:vMerge w:val="restart"/>
            <w:tcBorders>
              <w:top w:val="single" w:sz="4" w:space="0" w:color="auto"/>
              <w:left w:val="nil"/>
              <w:bottom w:val="single" w:sz="4" w:space="0" w:color="000000"/>
              <w:right w:val="nil"/>
            </w:tcBorders>
            <w:shd w:val="clear" w:color="auto" w:fill="auto"/>
            <w:noWrap/>
            <w:vAlign w:val="center"/>
            <w:hideMark/>
          </w:tcPr>
          <w:p w14:paraId="770DF4F1" w14:textId="77777777" w:rsidR="00986776" w:rsidRPr="00AA4983" w:rsidRDefault="00986776" w:rsidP="009B0EA0">
            <w:pPr>
              <w:spacing w:after="0"/>
              <w:jc w:val="center"/>
              <w:rPr>
                <w:rFonts w:ascii="Sitka Text" w:eastAsia="Times New Roman" w:hAnsi="Sitka Text" w:cs="Times New Roman"/>
                <w:color w:val="000000"/>
              </w:rPr>
            </w:pPr>
            <w:r w:rsidRPr="00AA4983">
              <w:rPr>
                <w:rFonts w:ascii="Sitka Text" w:eastAsia="Times New Roman" w:hAnsi="Sitka Text" w:cs="Times New Roman"/>
                <w:color w:val="000000"/>
              </w:rPr>
              <w:t xml:space="preserve">FastBrake </w:t>
            </w:r>
          </w:p>
        </w:tc>
        <w:tc>
          <w:tcPr>
            <w:tcW w:w="758" w:type="dxa"/>
            <w:tcBorders>
              <w:top w:val="single" w:sz="4" w:space="0" w:color="auto"/>
              <w:left w:val="nil"/>
              <w:bottom w:val="single" w:sz="4" w:space="0" w:color="auto"/>
              <w:right w:val="nil"/>
            </w:tcBorders>
            <w:shd w:val="clear" w:color="auto" w:fill="auto"/>
            <w:noWrap/>
            <w:vAlign w:val="bottom"/>
            <w:hideMark/>
          </w:tcPr>
          <w:p w14:paraId="6D7AAC79" w14:textId="77777777" w:rsidR="00986776" w:rsidRPr="00AA4983" w:rsidRDefault="00986776" w:rsidP="009B0EA0">
            <w:pPr>
              <w:spacing w:after="0"/>
              <w:jc w:val="center"/>
              <w:rPr>
                <w:rFonts w:ascii="Sitka Text" w:eastAsia="Times New Roman" w:hAnsi="Sitka Text" w:cs="Times New Roman"/>
                <w:color w:val="000000"/>
              </w:rPr>
            </w:pPr>
            <w:r w:rsidRPr="00AA4983">
              <w:rPr>
                <w:rFonts w:ascii="Sitka Text" w:eastAsia="Times New Roman" w:hAnsi="Sitka Text" w:cs="Times New Roman"/>
                <w:color w:val="000000"/>
              </w:rPr>
              <w:t>mean</w:t>
            </w:r>
          </w:p>
        </w:tc>
        <w:tc>
          <w:tcPr>
            <w:tcW w:w="1170" w:type="dxa"/>
            <w:tcBorders>
              <w:top w:val="single" w:sz="4" w:space="0" w:color="auto"/>
              <w:left w:val="nil"/>
              <w:bottom w:val="single" w:sz="4" w:space="0" w:color="auto"/>
              <w:right w:val="nil"/>
            </w:tcBorders>
            <w:shd w:val="clear" w:color="auto" w:fill="auto"/>
            <w:noWrap/>
            <w:vAlign w:val="bottom"/>
            <w:hideMark/>
          </w:tcPr>
          <w:p w14:paraId="16377F97" w14:textId="77777777" w:rsidR="00986776" w:rsidRPr="00AA4983" w:rsidRDefault="00986776" w:rsidP="009B0EA0">
            <w:pPr>
              <w:spacing w:after="0"/>
              <w:jc w:val="center"/>
              <w:rPr>
                <w:rFonts w:ascii="Sitka Text" w:eastAsia="Times New Roman" w:hAnsi="Sitka Text" w:cs="Times New Roman"/>
                <w:color w:val="000000"/>
              </w:rPr>
            </w:pPr>
            <w:r w:rsidRPr="00D912DE">
              <w:rPr>
                <w:rFonts w:ascii="Sitka Text" w:hAnsi="Sitka Text"/>
                <w:color w:val="000000"/>
                <w:sz w:val="22"/>
                <w:szCs w:val="22"/>
              </w:rPr>
              <w:t>0.40</w:t>
            </w:r>
          </w:p>
        </w:tc>
        <w:tc>
          <w:tcPr>
            <w:tcW w:w="2112" w:type="dxa"/>
            <w:tcBorders>
              <w:top w:val="single" w:sz="4" w:space="0" w:color="auto"/>
              <w:left w:val="nil"/>
              <w:bottom w:val="single" w:sz="4" w:space="0" w:color="auto"/>
              <w:right w:val="nil"/>
            </w:tcBorders>
            <w:shd w:val="clear" w:color="auto" w:fill="auto"/>
            <w:noWrap/>
            <w:vAlign w:val="bottom"/>
            <w:hideMark/>
          </w:tcPr>
          <w:p w14:paraId="6A269167" w14:textId="77777777" w:rsidR="00986776" w:rsidRPr="00AA4983" w:rsidRDefault="00986776" w:rsidP="009B0EA0">
            <w:pPr>
              <w:spacing w:after="0"/>
              <w:jc w:val="center"/>
              <w:rPr>
                <w:rFonts w:ascii="Sitka Text" w:eastAsia="Times New Roman" w:hAnsi="Sitka Text" w:cs="Times New Roman"/>
                <w:color w:val="000000"/>
              </w:rPr>
            </w:pPr>
            <w:r w:rsidRPr="00D912DE">
              <w:rPr>
                <w:rFonts w:ascii="Sitka Text" w:hAnsi="Sitka Text"/>
                <w:color w:val="000000"/>
                <w:sz w:val="22"/>
                <w:szCs w:val="22"/>
              </w:rPr>
              <w:t>0.36</w:t>
            </w:r>
          </w:p>
        </w:tc>
      </w:tr>
      <w:tr w:rsidR="00986776" w:rsidRPr="00AA4983" w14:paraId="55E7F54C" w14:textId="77777777" w:rsidTr="009B0EA0">
        <w:trPr>
          <w:trHeight w:val="300"/>
        </w:trPr>
        <w:tc>
          <w:tcPr>
            <w:tcW w:w="1300" w:type="dxa"/>
            <w:vMerge/>
            <w:tcBorders>
              <w:top w:val="single" w:sz="4" w:space="0" w:color="auto"/>
              <w:left w:val="nil"/>
              <w:bottom w:val="single" w:sz="4" w:space="0" w:color="000000"/>
              <w:right w:val="nil"/>
            </w:tcBorders>
            <w:vAlign w:val="center"/>
            <w:hideMark/>
          </w:tcPr>
          <w:p w14:paraId="2D44F190" w14:textId="77777777" w:rsidR="00986776" w:rsidRPr="00AA4983" w:rsidRDefault="00986776" w:rsidP="009B0EA0">
            <w:pPr>
              <w:spacing w:after="0"/>
              <w:rPr>
                <w:rFonts w:ascii="Sitka Text" w:eastAsia="Times New Roman" w:hAnsi="Sitka Text" w:cs="Times New Roman"/>
                <w:color w:val="000000"/>
              </w:rPr>
            </w:pPr>
          </w:p>
        </w:tc>
        <w:tc>
          <w:tcPr>
            <w:tcW w:w="758" w:type="dxa"/>
            <w:tcBorders>
              <w:top w:val="nil"/>
              <w:left w:val="nil"/>
              <w:bottom w:val="single" w:sz="4" w:space="0" w:color="auto"/>
              <w:right w:val="nil"/>
            </w:tcBorders>
            <w:shd w:val="clear" w:color="auto" w:fill="auto"/>
            <w:noWrap/>
            <w:vAlign w:val="bottom"/>
            <w:hideMark/>
          </w:tcPr>
          <w:p w14:paraId="48F3FED3" w14:textId="77777777" w:rsidR="00986776" w:rsidRPr="00AA4983" w:rsidRDefault="00986776" w:rsidP="009B0EA0">
            <w:pPr>
              <w:spacing w:after="0"/>
              <w:jc w:val="center"/>
              <w:rPr>
                <w:rFonts w:ascii="Sitka Text" w:eastAsia="Times New Roman" w:hAnsi="Sitka Text" w:cs="Times New Roman"/>
                <w:color w:val="000000"/>
              </w:rPr>
            </w:pPr>
            <w:r w:rsidRPr="00AA4983">
              <w:rPr>
                <w:rFonts w:ascii="Sitka Text" w:eastAsia="Times New Roman" w:hAnsi="Sitka Text" w:cs="Times New Roman"/>
                <w:color w:val="000000"/>
              </w:rPr>
              <w:t>sd</w:t>
            </w:r>
          </w:p>
        </w:tc>
        <w:tc>
          <w:tcPr>
            <w:tcW w:w="1170" w:type="dxa"/>
            <w:tcBorders>
              <w:top w:val="nil"/>
              <w:left w:val="nil"/>
              <w:bottom w:val="single" w:sz="4" w:space="0" w:color="auto"/>
              <w:right w:val="nil"/>
            </w:tcBorders>
            <w:shd w:val="clear" w:color="auto" w:fill="auto"/>
            <w:noWrap/>
            <w:vAlign w:val="bottom"/>
            <w:hideMark/>
          </w:tcPr>
          <w:p w14:paraId="5383B281" w14:textId="77777777" w:rsidR="00986776" w:rsidRPr="00AA4983" w:rsidRDefault="00986776" w:rsidP="009B0EA0">
            <w:pPr>
              <w:spacing w:after="0"/>
              <w:jc w:val="center"/>
              <w:rPr>
                <w:rFonts w:ascii="Sitka Text" w:eastAsia="Times New Roman" w:hAnsi="Sitka Text" w:cs="Times New Roman"/>
                <w:color w:val="000000"/>
              </w:rPr>
            </w:pPr>
            <w:r w:rsidRPr="00D912DE">
              <w:rPr>
                <w:rFonts w:ascii="Sitka Text" w:hAnsi="Sitka Text"/>
                <w:color w:val="000000"/>
                <w:sz w:val="22"/>
                <w:szCs w:val="22"/>
              </w:rPr>
              <w:t>0.04</w:t>
            </w:r>
          </w:p>
        </w:tc>
        <w:tc>
          <w:tcPr>
            <w:tcW w:w="2112" w:type="dxa"/>
            <w:tcBorders>
              <w:top w:val="nil"/>
              <w:left w:val="nil"/>
              <w:bottom w:val="single" w:sz="4" w:space="0" w:color="auto"/>
              <w:right w:val="nil"/>
            </w:tcBorders>
            <w:shd w:val="clear" w:color="auto" w:fill="auto"/>
            <w:noWrap/>
            <w:vAlign w:val="bottom"/>
            <w:hideMark/>
          </w:tcPr>
          <w:p w14:paraId="7E63CE22" w14:textId="77777777" w:rsidR="00986776" w:rsidRPr="00AA4983" w:rsidRDefault="00986776" w:rsidP="009B0EA0">
            <w:pPr>
              <w:spacing w:after="0"/>
              <w:jc w:val="center"/>
              <w:rPr>
                <w:rFonts w:ascii="Sitka Text" w:eastAsia="Times New Roman" w:hAnsi="Sitka Text" w:cs="Times New Roman"/>
                <w:color w:val="000000"/>
              </w:rPr>
            </w:pPr>
            <w:r w:rsidRPr="00D912DE">
              <w:rPr>
                <w:rFonts w:ascii="Sitka Text" w:hAnsi="Sitka Text"/>
                <w:color w:val="000000"/>
                <w:sz w:val="22"/>
                <w:szCs w:val="22"/>
              </w:rPr>
              <w:t>0.04</w:t>
            </w:r>
          </w:p>
        </w:tc>
      </w:tr>
      <w:tr w:rsidR="00986776" w:rsidRPr="00AA4983" w14:paraId="655C736A" w14:textId="77777777" w:rsidTr="009B0EA0">
        <w:trPr>
          <w:trHeight w:val="300"/>
        </w:trPr>
        <w:tc>
          <w:tcPr>
            <w:tcW w:w="1300" w:type="dxa"/>
            <w:vMerge w:val="restart"/>
            <w:tcBorders>
              <w:top w:val="nil"/>
              <w:left w:val="nil"/>
              <w:bottom w:val="single" w:sz="4" w:space="0" w:color="000000"/>
              <w:right w:val="nil"/>
            </w:tcBorders>
            <w:shd w:val="clear" w:color="auto" w:fill="auto"/>
            <w:noWrap/>
            <w:vAlign w:val="center"/>
            <w:hideMark/>
          </w:tcPr>
          <w:p w14:paraId="3EBA43B2" w14:textId="77777777" w:rsidR="00986776" w:rsidRPr="00AA4983" w:rsidRDefault="00986776" w:rsidP="009B0EA0">
            <w:pPr>
              <w:spacing w:after="0"/>
              <w:jc w:val="center"/>
              <w:rPr>
                <w:rFonts w:ascii="Sitka Text" w:eastAsia="Times New Roman" w:hAnsi="Sitka Text" w:cs="Times New Roman"/>
                <w:color w:val="000000"/>
              </w:rPr>
            </w:pPr>
            <w:r w:rsidRPr="00AA4983">
              <w:rPr>
                <w:rFonts w:ascii="Sitka Text" w:eastAsia="Times New Roman" w:hAnsi="Sitka Text" w:cs="Times New Roman"/>
                <w:color w:val="000000"/>
              </w:rPr>
              <w:t>FastProp</w:t>
            </w:r>
          </w:p>
        </w:tc>
        <w:tc>
          <w:tcPr>
            <w:tcW w:w="758" w:type="dxa"/>
            <w:tcBorders>
              <w:top w:val="nil"/>
              <w:left w:val="nil"/>
              <w:bottom w:val="single" w:sz="4" w:space="0" w:color="auto"/>
              <w:right w:val="nil"/>
            </w:tcBorders>
            <w:shd w:val="clear" w:color="auto" w:fill="auto"/>
            <w:noWrap/>
            <w:vAlign w:val="bottom"/>
            <w:hideMark/>
          </w:tcPr>
          <w:p w14:paraId="0AC3CA66" w14:textId="77777777" w:rsidR="00986776" w:rsidRPr="00AA4983" w:rsidRDefault="00986776" w:rsidP="009B0EA0">
            <w:pPr>
              <w:spacing w:after="0"/>
              <w:jc w:val="center"/>
              <w:rPr>
                <w:rFonts w:ascii="Sitka Text" w:eastAsia="Times New Roman" w:hAnsi="Sitka Text" w:cs="Times New Roman"/>
                <w:color w:val="000000"/>
              </w:rPr>
            </w:pPr>
            <w:r w:rsidRPr="00AA4983">
              <w:rPr>
                <w:rFonts w:ascii="Sitka Text" w:eastAsia="Times New Roman" w:hAnsi="Sitka Text" w:cs="Times New Roman"/>
                <w:color w:val="000000"/>
              </w:rPr>
              <w:t>mean</w:t>
            </w:r>
          </w:p>
        </w:tc>
        <w:tc>
          <w:tcPr>
            <w:tcW w:w="1170" w:type="dxa"/>
            <w:tcBorders>
              <w:top w:val="nil"/>
              <w:left w:val="nil"/>
              <w:bottom w:val="single" w:sz="4" w:space="0" w:color="auto"/>
              <w:right w:val="nil"/>
            </w:tcBorders>
            <w:shd w:val="clear" w:color="auto" w:fill="auto"/>
            <w:noWrap/>
            <w:vAlign w:val="bottom"/>
            <w:hideMark/>
          </w:tcPr>
          <w:p w14:paraId="14387084" w14:textId="77777777" w:rsidR="00986776" w:rsidRPr="00AA4983" w:rsidRDefault="00986776" w:rsidP="009B0EA0">
            <w:pPr>
              <w:spacing w:after="0"/>
              <w:jc w:val="center"/>
              <w:rPr>
                <w:rFonts w:ascii="Sitka Text" w:eastAsia="Times New Roman" w:hAnsi="Sitka Text" w:cs="Times New Roman"/>
                <w:color w:val="000000"/>
              </w:rPr>
            </w:pPr>
            <w:r w:rsidRPr="00D912DE">
              <w:rPr>
                <w:rFonts w:ascii="Sitka Text" w:hAnsi="Sitka Text"/>
                <w:color w:val="000000"/>
                <w:sz w:val="22"/>
                <w:szCs w:val="22"/>
              </w:rPr>
              <w:t>0.40</w:t>
            </w:r>
          </w:p>
        </w:tc>
        <w:tc>
          <w:tcPr>
            <w:tcW w:w="2112" w:type="dxa"/>
            <w:tcBorders>
              <w:top w:val="nil"/>
              <w:left w:val="nil"/>
              <w:bottom w:val="single" w:sz="4" w:space="0" w:color="auto"/>
              <w:right w:val="nil"/>
            </w:tcBorders>
            <w:shd w:val="clear" w:color="auto" w:fill="auto"/>
            <w:noWrap/>
            <w:vAlign w:val="bottom"/>
            <w:hideMark/>
          </w:tcPr>
          <w:p w14:paraId="54413A0A" w14:textId="77777777" w:rsidR="00986776" w:rsidRPr="00AA4983" w:rsidRDefault="00986776" w:rsidP="009B0EA0">
            <w:pPr>
              <w:spacing w:after="0"/>
              <w:jc w:val="center"/>
              <w:rPr>
                <w:rFonts w:ascii="Sitka Text" w:eastAsia="Times New Roman" w:hAnsi="Sitka Text" w:cs="Times New Roman"/>
                <w:color w:val="000000"/>
              </w:rPr>
            </w:pPr>
            <w:r w:rsidRPr="00D912DE">
              <w:rPr>
                <w:rFonts w:ascii="Sitka Text" w:hAnsi="Sitka Text"/>
                <w:color w:val="000000"/>
                <w:sz w:val="22"/>
                <w:szCs w:val="22"/>
              </w:rPr>
              <w:t>0.50</w:t>
            </w:r>
          </w:p>
        </w:tc>
      </w:tr>
      <w:tr w:rsidR="00986776" w:rsidRPr="00AA4983" w14:paraId="526E041B" w14:textId="77777777" w:rsidTr="009B0EA0">
        <w:trPr>
          <w:trHeight w:val="300"/>
        </w:trPr>
        <w:tc>
          <w:tcPr>
            <w:tcW w:w="1300" w:type="dxa"/>
            <w:vMerge/>
            <w:tcBorders>
              <w:top w:val="nil"/>
              <w:left w:val="nil"/>
              <w:bottom w:val="single" w:sz="4" w:space="0" w:color="000000"/>
              <w:right w:val="nil"/>
            </w:tcBorders>
            <w:vAlign w:val="center"/>
            <w:hideMark/>
          </w:tcPr>
          <w:p w14:paraId="26C484EC" w14:textId="77777777" w:rsidR="00986776" w:rsidRPr="00AA4983" w:rsidRDefault="00986776" w:rsidP="009B0EA0">
            <w:pPr>
              <w:spacing w:after="0"/>
              <w:rPr>
                <w:rFonts w:ascii="Sitka Text" w:eastAsia="Times New Roman" w:hAnsi="Sitka Text" w:cs="Times New Roman"/>
                <w:color w:val="000000"/>
              </w:rPr>
            </w:pPr>
          </w:p>
        </w:tc>
        <w:tc>
          <w:tcPr>
            <w:tcW w:w="758" w:type="dxa"/>
            <w:tcBorders>
              <w:top w:val="nil"/>
              <w:left w:val="nil"/>
              <w:bottom w:val="single" w:sz="4" w:space="0" w:color="auto"/>
              <w:right w:val="nil"/>
            </w:tcBorders>
            <w:shd w:val="clear" w:color="auto" w:fill="auto"/>
            <w:noWrap/>
            <w:vAlign w:val="bottom"/>
            <w:hideMark/>
          </w:tcPr>
          <w:p w14:paraId="5C2C1C49" w14:textId="77777777" w:rsidR="00986776" w:rsidRPr="00AA4983" w:rsidRDefault="00986776" w:rsidP="009B0EA0">
            <w:pPr>
              <w:spacing w:after="0"/>
              <w:jc w:val="center"/>
              <w:rPr>
                <w:rFonts w:ascii="Sitka Text" w:eastAsia="Times New Roman" w:hAnsi="Sitka Text" w:cs="Times New Roman"/>
                <w:color w:val="000000"/>
              </w:rPr>
            </w:pPr>
            <w:r w:rsidRPr="00AA4983">
              <w:rPr>
                <w:rFonts w:ascii="Sitka Text" w:eastAsia="Times New Roman" w:hAnsi="Sitka Text" w:cs="Times New Roman"/>
                <w:color w:val="000000"/>
              </w:rPr>
              <w:t>sd</w:t>
            </w:r>
          </w:p>
        </w:tc>
        <w:tc>
          <w:tcPr>
            <w:tcW w:w="1170" w:type="dxa"/>
            <w:tcBorders>
              <w:top w:val="nil"/>
              <w:left w:val="nil"/>
              <w:bottom w:val="single" w:sz="4" w:space="0" w:color="auto"/>
              <w:right w:val="nil"/>
            </w:tcBorders>
            <w:shd w:val="clear" w:color="auto" w:fill="auto"/>
            <w:noWrap/>
            <w:vAlign w:val="bottom"/>
            <w:hideMark/>
          </w:tcPr>
          <w:p w14:paraId="23461275" w14:textId="77777777" w:rsidR="00986776" w:rsidRPr="00AA4983" w:rsidRDefault="00986776" w:rsidP="009B0EA0">
            <w:pPr>
              <w:spacing w:after="0"/>
              <w:jc w:val="center"/>
              <w:rPr>
                <w:rFonts w:ascii="Sitka Text" w:eastAsia="Times New Roman" w:hAnsi="Sitka Text" w:cs="Times New Roman"/>
                <w:color w:val="000000"/>
              </w:rPr>
            </w:pPr>
            <w:r w:rsidRPr="00D912DE">
              <w:rPr>
                <w:rFonts w:ascii="Sitka Text" w:hAnsi="Sitka Text"/>
                <w:color w:val="000000"/>
                <w:sz w:val="22"/>
                <w:szCs w:val="22"/>
              </w:rPr>
              <w:t>0.04</w:t>
            </w:r>
          </w:p>
        </w:tc>
        <w:tc>
          <w:tcPr>
            <w:tcW w:w="2112" w:type="dxa"/>
            <w:tcBorders>
              <w:top w:val="nil"/>
              <w:left w:val="nil"/>
              <w:bottom w:val="single" w:sz="4" w:space="0" w:color="auto"/>
              <w:right w:val="nil"/>
            </w:tcBorders>
            <w:shd w:val="clear" w:color="auto" w:fill="auto"/>
            <w:noWrap/>
            <w:vAlign w:val="bottom"/>
            <w:hideMark/>
          </w:tcPr>
          <w:p w14:paraId="523EE899" w14:textId="77777777" w:rsidR="00986776" w:rsidRPr="00AA4983" w:rsidRDefault="00986776" w:rsidP="009B0EA0">
            <w:pPr>
              <w:spacing w:after="0"/>
              <w:jc w:val="center"/>
              <w:rPr>
                <w:rFonts w:ascii="Sitka Text" w:eastAsia="Times New Roman" w:hAnsi="Sitka Text" w:cs="Times New Roman"/>
                <w:color w:val="000000"/>
              </w:rPr>
            </w:pPr>
            <w:r w:rsidRPr="00D912DE">
              <w:rPr>
                <w:rFonts w:ascii="Sitka Text" w:hAnsi="Sitka Text"/>
                <w:color w:val="000000"/>
                <w:sz w:val="22"/>
                <w:szCs w:val="22"/>
              </w:rPr>
              <w:t>0.04</w:t>
            </w:r>
          </w:p>
        </w:tc>
      </w:tr>
    </w:tbl>
    <w:p w14:paraId="61A0676F" w14:textId="77777777" w:rsidR="00986776" w:rsidRPr="00D912DE" w:rsidRDefault="00986776" w:rsidP="00986776">
      <w:pPr>
        <w:tabs>
          <w:tab w:val="left" w:pos="3690"/>
        </w:tabs>
        <w:rPr>
          <w:rFonts w:ascii="Sitka Text" w:hAnsi="Sitka Text"/>
        </w:rPr>
      </w:pPr>
    </w:p>
    <w:p w14:paraId="61ACEF2E" w14:textId="0F6C0A89" w:rsidR="00986776" w:rsidRPr="00D912DE" w:rsidRDefault="00986776" w:rsidP="00986776">
      <w:pPr>
        <w:tabs>
          <w:tab w:val="left" w:pos="3690"/>
        </w:tabs>
        <w:rPr>
          <w:rFonts w:ascii="Sitka Text" w:hAnsi="Sitka Text"/>
        </w:rPr>
      </w:pPr>
      <w:r w:rsidRPr="00D912DE">
        <w:rPr>
          <w:rFonts w:ascii="Sitka Text" w:hAnsi="Sitka Text"/>
        </w:rPr>
        <w:t xml:space="preserve">Based on the above and using the assumptions in </w:t>
      </w:r>
      <w:r w:rsidRPr="00D912DE">
        <w:rPr>
          <w:rFonts w:ascii="Sitka Text" w:hAnsi="Sitka Text"/>
        </w:rPr>
        <w:fldChar w:fldCharType="begin"/>
      </w:r>
      <w:r w:rsidRPr="00D912DE">
        <w:rPr>
          <w:rFonts w:ascii="Sitka Text" w:hAnsi="Sitka Text"/>
        </w:rPr>
        <w:instrText xml:space="preserve"> REF _Ref179204128 \h </w:instrText>
      </w:r>
      <w:r w:rsidR="00D912DE">
        <w:rPr>
          <w:rFonts w:ascii="Sitka Text" w:hAnsi="Sitka Text"/>
        </w:rPr>
        <w:instrText xml:space="preserve"> \* MERGEFORMAT </w:instrText>
      </w:r>
      <w:r w:rsidRPr="00D912DE">
        <w:rPr>
          <w:rFonts w:ascii="Sitka Text" w:hAnsi="Sitka Text"/>
        </w:rPr>
      </w:r>
      <w:r w:rsidRPr="00D912DE">
        <w:rPr>
          <w:rFonts w:ascii="Sitka Text" w:hAnsi="Sitka Text"/>
        </w:rPr>
        <w:fldChar w:fldCharType="separate"/>
      </w:r>
      <w:r w:rsidR="00D53251" w:rsidRPr="00D912DE">
        <w:rPr>
          <w:rFonts w:ascii="Sitka Text" w:hAnsi="Sitka Text"/>
        </w:rPr>
        <w:t xml:space="preserve">Table </w:t>
      </w:r>
      <w:r w:rsidR="00D53251">
        <w:rPr>
          <w:rFonts w:ascii="Sitka Text" w:hAnsi="Sitka Text"/>
          <w:noProof/>
        </w:rPr>
        <w:t>4</w:t>
      </w:r>
      <w:r w:rsidRPr="00D912DE">
        <w:rPr>
          <w:rFonts w:ascii="Sitka Text" w:hAnsi="Sitka Text"/>
        </w:rPr>
        <w:fldChar w:fldCharType="end"/>
      </w:r>
      <w:r w:rsidRPr="00D912DE">
        <w:rPr>
          <w:rFonts w:ascii="Sitka Text" w:hAnsi="Sitka Text"/>
        </w:rPr>
        <w:t xml:space="preserve">. </w:t>
      </w:r>
      <w:r w:rsidRPr="00D912DE">
        <w:rPr>
          <w:rFonts w:ascii="Sitka Text" w:hAnsi="Sitka Text"/>
          <w:b/>
          <w:bCs/>
        </w:rPr>
        <w:t>16 subjects should be sufficient for 80% power</w:t>
      </w:r>
      <w:r w:rsidRPr="00D912DE">
        <w:rPr>
          <w:rFonts w:ascii="Sitka Text" w:hAnsi="Sitka Text"/>
        </w:rPr>
        <w:t>. For an additional margin of safety, 20 participants will be included.</w:t>
      </w:r>
    </w:p>
    <w:p w14:paraId="42609A18" w14:textId="77777777" w:rsidR="00986776" w:rsidRPr="00D912DE" w:rsidRDefault="00986776" w:rsidP="00986776">
      <w:pPr>
        <w:tabs>
          <w:tab w:val="left" w:pos="3690"/>
        </w:tabs>
        <w:rPr>
          <w:rFonts w:ascii="Sitka Text" w:hAnsi="Sitka Text"/>
          <w:b/>
          <w:bCs/>
        </w:rPr>
      </w:pPr>
    </w:p>
    <w:p w14:paraId="0F045128" w14:textId="77777777" w:rsidR="00986776" w:rsidRPr="00D912DE" w:rsidRDefault="00986776" w:rsidP="00986776">
      <w:pPr>
        <w:pStyle w:val="Heading2"/>
        <w:rPr>
          <w:rFonts w:ascii="Sitka Text" w:hAnsi="Sitka Text"/>
        </w:rPr>
      </w:pPr>
      <w:r w:rsidRPr="00D912DE">
        <w:rPr>
          <w:rFonts w:ascii="Sitka Text" w:hAnsi="Sitka Text"/>
        </w:rPr>
        <w:t>Discussion</w:t>
      </w:r>
    </w:p>
    <w:p w14:paraId="33AA151E" w14:textId="5C433113" w:rsidR="00986776" w:rsidRDefault="00986776" w:rsidP="00986776">
      <w:pPr>
        <w:rPr>
          <w:rFonts w:ascii="Sitka Text" w:hAnsi="Sitka Text"/>
        </w:rPr>
      </w:pPr>
      <w:r w:rsidRPr="00D912DE">
        <w:rPr>
          <w:rFonts w:ascii="Sitka Text" w:hAnsi="Sitka Text"/>
        </w:rPr>
        <w:t xml:space="preserve">The objective of this study is to identify the short-term effects of bilaterally applied Phase-Dependent Speed Variation (PDSV) in a young and healthy population. This technique attempts to decompose the perturbation of a conventional Split Belt Treadmill (cSBT) into two components: stepping onto a faster belt and stepping off a faster belt. As adaptation to a cSBT evokes spontaneous asymmetrical changes in plantarflexor (PF) torque </w:t>
      </w:r>
      <w:r w:rsidRPr="00D912DE">
        <w:rPr>
          <w:rFonts w:ascii="Sitka Text" w:hAnsi="Sitka Text"/>
        </w:rPr>
        <w:fldChar w:fldCharType="begin"/>
      </w:r>
      <w:r w:rsidR="00B360CE">
        <w:rPr>
          <w:rFonts w:ascii="Sitka Text" w:hAnsi="Sitka Text"/>
        </w:rPr>
        <w:instrText xml:space="preserve"> ADDIN ZOTERO_ITEM CSL_CITATION {"citationID":"M9hJqpGI","properties":{"formattedCitation":"(Lauziare et al. 2014)","plainCitation":"(Lauziare et al. 2014)","noteIndex":0},"citationItems":[{"id":3685,"uris":["http://zotero.org/users/6521837/items/Y3N77JJD"],"itemData":{"id":3685,"type":"article-journal","abstract":"OBJECTIVE\nTo assess plantarflexion moment and hip joint moment after-effects following walking on a split-belt treadmill in healthy individuals and individuals post-stroke.\n\n\nDESIGN\nCross-sectional study.\n\n\nSUBJECTS\nTen healthy individuals (mean age 57.6 years (standard deviation; SD 17.2)) and twenty individuals post-stroke (mean age 49.3 years (SD 13.2)).\n\n\nMETHODS\nParticipants walked on an instrumented split-belt treadmill under 3 gait periods: i) baseline (tied-belt); ii) adaptation (split-belt); and iii) post-adaptation (tied-belt). Participants post-stroke performed the protocol with the paretic and nonparetic leg on the faster belt when belts were split. Kinematic data were recorded with the Optotrak system and ground reaction forces were collected via the instrumented split-belt treadmill.\n\n\nRESULTS\nIn both groups, the fast plantarflexion moment was reduced and the slow plantarflexion moment was increased from mid-stance to toe-off in the post-adaptation period. Significant relationships were found between the plantarflexion moment and contralateral step length.\n\n\nCONCLUSION\nSplit-belt treadmills could be useful for restoring step length symmetry in individuals post-stroke who present with a longer paretic step length because the use of this type of intervention increases paretic plantarflexion moments. This intervention might be less recommended for individuals post-stroke with a shorter paretic step length because it reduces the paretic plantarflexion moment.","container-title":"Journal of Rehabilitation Medicine","DOI":"10.2340/16501977-1845","ISSN":"1650-1977","issue":"9","journalAbbreviation":"J Rehabil Med","language":"en","page":"849-857","source":"Semantic Scholar","title":"Plantarflexion moment is a contributor to step length after-effect following walking on a split-belt treadmill in individuals with stroke and healthy individuals","volume":"46","author":[{"family":"Lauziare","given":"S"},{"family":"MiÃ©ville","given":"C"},{"family":"Betschart","given":"M"},{"family":"Duclos","given":"C"},{"family":"Aissaoui","given":"R"},{"family":"Nadeau","given":"S"}],"issued":{"date-parts":[["2014"]]}}}],"schema":"https://github.com/citation-style-language/schema/raw/master/csl-citation.json"} </w:instrText>
      </w:r>
      <w:r w:rsidRPr="00D912DE">
        <w:rPr>
          <w:rFonts w:ascii="Sitka Text" w:hAnsi="Sitka Text"/>
        </w:rPr>
        <w:fldChar w:fldCharType="separate"/>
      </w:r>
      <w:r w:rsidR="00815849" w:rsidRPr="00815849">
        <w:rPr>
          <w:rFonts w:ascii="Sitka Text" w:hAnsi="Sitka Text"/>
          <w:sz w:val="22"/>
        </w:rPr>
        <w:t>(Lauziare et al. 2014)</w:t>
      </w:r>
      <w:r w:rsidRPr="00D912DE">
        <w:rPr>
          <w:rFonts w:ascii="Sitka Text" w:hAnsi="Sitka Text"/>
        </w:rPr>
        <w:fldChar w:fldCharType="end"/>
      </w:r>
      <w:r w:rsidRPr="00D912DE">
        <w:rPr>
          <w:rFonts w:ascii="Sitka Text" w:hAnsi="Sitka Text"/>
        </w:rPr>
        <w:t>, we expect that adaptation to symmetrically applied PDSV may similarly evoke bilateral decreases or increases in PF torque. The preliminary results of this study align with this expectation.</w:t>
      </w:r>
    </w:p>
    <w:p w14:paraId="5DD3A0EB" w14:textId="77777777" w:rsidR="001146CA" w:rsidRDefault="001146CA" w:rsidP="00986776">
      <w:pPr>
        <w:rPr>
          <w:rFonts w:ascii="Sitka Text" w:hAnsi="Sitka Text"/>
        </w:rPr>
      </w:pPr>
    </w:p>
    <w:p w14:paraId="7EA83007" w14:textId="6907F697" w:rsidR="00901095" w:rsidRPr="00D912DE" w:rsidRDefault="00A57023" w:rsidP="00A57023">
      <w:pPr>
        <w:pStyle w:val="Heading1"/>
        <w:rPr>
          <w:rFonts w:ascii="Sitka Text" w:hAnsi="Sitka Text"/>
        </w:rPr>
      </w:pPr>
      <w:r w:rsidRPr="00D912DE">
        <w:rPr>
          <w:rFonts w:ascii="Sitka Text" w:hAnsi="Sitka Text"/>
        </w:rPr>
        <w:lastRenderedPageBreak/>
        <w:t>Bibliography</w:t>
      </w:r>
    </w:p>
    <w:p w14:paraId="2FDC1F0A" w14:textId="77777777" w:rsidR="00B360CE" w:rsidRDefault="001B20A6" w:rsidP="00B360CE">
      <w:pPr>
        <w:pStyle w:val="Bibliography"/>
      </w:pPr>
      <w:r w:rsidRPr="00D912DE">
        <w:rPr>
          <w:rFonts w:ascii="Sitka Text" w:hAnsi="Sitka Text"/>
        </w:rPr>
        <w:fldChar w:fldCharType="begin"/>
      </w:r>
      <w:r w:rsidR="00B360CE">
        <w:rPr>
          <w:rFonts w:ascii="Sitka Text" w:hAnsi="Sitka Text"/>
        </w:rPr>
        <w:instrText xml:space="preserve"> ADDIN ZOTERO_BIBL {"uncited":[],"omitted":[],"custom":[]} CSL_BIBLIOGRAPHY </w:instrText>
      </w:r>
      <w:r w:rsidRPr="00D912DE">
        <w:rPr>
          <w:rFonts w:ascii="Sitka Text" w:hAnsi="Sitka Text"/>
        </w:rPr>
        <w:fldChar w:fldCharType="separate"/>
      </w:r>
      <w:r w:rsidR="00B360CE">
        <w:t xml:space="preserve">Bergen, Gwen, Mark R. Stevens, and Elizabeth R. Burns. 2016. “Falls and Fall Injuries Among Adults Aged ≥65 Years — United States, 2014.” </w:t>
      </w:r>
      <w:r w:rsidR="00B360CE">
        <w:rPr>
          <w:i/>
          <w:iCs/>
        </w:rPr>
        <w:t>MMWR. Morbidity and Mortality Weekly Report</w:t>
      </w:r>
      <w:r w:rsidR="00B360CE">
        <w:t xml:space="preserve"> 65 (37): 993–98. https://doi.org/10.15585/mmwr.mm6537a2.</w:t>
      </w:r>
    </w:p>
    <w:p w14:paraId="2A9F7D9A" w14:textId="77777777" w:rsidR="00B360CE" w:rsidRDefault="00B360CE" w:rsidP="00B360CE">
      <w:pPr>
        <w:pStyle w:val="Bibliography"/>
      </w:pPr>
      <w:r>
        <w:t xml:space="preserve">Delabastita, Tijs, Enzo Hollville, Andreas Catteau, Philip Cortvriendt, Friedl De Groote, and Benedicte Vanwanseele. 2021. “Distal-to-Proximal Joint Mechanics Redistribution Is a Main Contributor to Reduced Walking Economy in Older Adults.” </w:t>
      </w:r>
      <w:r>
        <w:rPr>
          <w:i/>
          <w:iCs/>
        </w:rPr>
        <w:t>Scandinavian Journal of Medicine &amp; Science in Sports</w:t>
      </w:r>
      <w:r>
        <w:t xml:space="preserve"> 31 (5): 1036–47. https://doi.org/10.1111/sms.13929.</w:t>
      </w:r>
    </w:p>
    <w:p w14:paraId="43A254E9" w14:textId="77777777" w:rsidR="00B360CE" w:rsidRDefault="00B360CE" w:rsidP="00B360CE">
      <w:pPr>
        <w:pStyle w:val="Bibliography"/>
      </w:pPr>
      <w:r>
        <w:t xml:space="preserve">DeVita, Paul, and Tibor Hortobagyi. 2000. “Age Causes a Redistribution of Joint Torques and Powers during Gait.” </w:t>
      </w:r>
      <w:r>
        <w:rPr>
          <w:i/>
          <w:iCs/>
        </w:rPr>
        <w:t>Journal of Applied Physiology</w:t>
      </w:r>
      <w:r>
        <w:t xml:space="preserve"> 88 (5): 1804–11. https://doi.org/10.1152/jappl.2000.88.5.1804.</w:t>
      </w:r>
    </w:p>
    <w:p w14:paraId="45A051ED" w14:textId="77777777" w:rsidR="00B360CE" w:rsidRDefault="00B360CE" w:rsidP="00B360CE">
      <w:pPr>
        <w:pStyle w:val="Bibliography"/>
      </w:pPr>
      <w:r>
        <w:t xml:space="preserve">Hardy, Susan E., Subashan Perera, Yazan F. Roumani, Julie M. Chandler, and Stephanie A. Studenski. 2007. “Improvement in Usual Gait Speed Predicts Better Survival in Older Adults.” </w:t>
      </w:r>
      <w:r>
        <w:rPr>
          <w:i/>
          <w:iCs/>
        </w:rPr>
        <w:t>Journal of the American Geriatrics Society</w:t>
      </w:r>
      <w:r>
        <w:t xml:space="preserve"> 55 (11): 1727–34. https://doi.org/10.1111/j.1532-5415.2007.01413.x.</w:t>
      </w:r>
    </w:p>
    <w:p w14:paraId="3273BE6D" w14:textId="77777777" w:rsidR="00B360CE" w:rsidRDefault="00B360CE" w:rsidP="00B360CE">
      <w:pPr>
        <w:pStyle w:val="Bibliography"/>
      </w:pPr>
      <w:r>
        <w:t xml:space="preserve">Kerrigan, D. C., M. K. Todd, U. Della Croce, L. A. Lipsitz, and J. J. Collins. 1998. “Biomechanical Gait Alterations Independent of Speed in the Healthy Elderly: Evidence for Specific Limiting Impairments.” </w:t>
      </w:r>
      <w:r>
        <w:rPr>
          <w:i/>
          <w:iCs/>
        </w:rPr>
        <w:t>Archives of Physical Medicine and Rehabilitation</w:t>
      </w:r>
      <w:r>
        <w:t xml:space="preserve"> 79 (3): 317–22. https://doi.org/10.1016/s0003-9993(98)90013-2.</w:t>
      </w:r>
    </w:p>
    <w:p w14:paraId="1D5D2076" w14:textId="77777777" w:rsidR="00B360CE" w:rsidRDefault="00B360CE" w:rsidP="00B360CE">
      <w:pPr>
        <w:pStyle w:val="Bibliography"/>
      </w:pPr>
      <w:r>
        <w:t xml:space="preserve">Landau, Sabine, and Daniel Stahl. 2013. “Sample Size and Power Calculations for Medical Studies by Simulation When Closed Form Expressions Are Not Available.” </w:t>
      </w:r>
      <w:r>
        <w:rPr>
          <w:i/>
          <w:iCs/>
        </w:rPr>
        <w:t>Statistical Methods in Medical Research</w:t>
      </w:r>
      <w:r>
        <w:t xml:space="preserve"> 22 (3): 324–45. https://doi.org/10.1177/0962280212439578.</w:t>
      </w:r>
    </w:p>
    <w:p w14:paraId="18B2FF93" w14:textId="77777777" w:rsidR="00B360CE" w:rsidRDefault="00B360CE" w:rsidP="00B360CE">
      <w:pPr>
        <w:pStyle w:val="Bibliography"/>
      </w:pPr>
      <w:r>
        <w:t xml:space="preserve">Lauziare, S, C MiÃ©ville, M Betschart, C Duclos, R Aissaoui, and S Nadeau. 2014. “Plantarflexion Moment Is a Contributor to Step Length After-Effect Following Walking on a Split-Belt Treadmill in Individuals with Stroke and Healthy Individuals.” </w:t>
      </w:r>
      <w:r>
        <w:rPr>
          <w:i/>
          <w:iCs/>
        </w:rPr>
        <w:t>Journal of Rehabilitation Medicine</w:t>
      </w:r>
      <w:r>
        <w:t xml:space="preserve"> 46 (9): 849–57. https://doi.org/10.2340/16501977-1845.</w:t>
      </w:r>
    </w:p>
    <w:p w14:paraId="2603606D" w14:textId="77777777" w:rsidR="00B360CE" w:rsidRDefault="00B360CE" w:rsidP="00B360CE">
      <w:pPr>
        <w:pStyle w:val="Bibliography"/>
      </w:pPr>
      <w:r>
        <w:t xml:space="preserve">Morton, Susanne M., and Amy J. Bastian. 2006. “Cerebellar Contributions to Locomotor Adaptations during Splitbelt Treadmill Walking.” </w:t>
      </w:r>
      <w:r>
        <w:rPr>
          <w:i/>
          <w:iCs/>
        </w:rPr>
        <w:t>The Journal of Neuroscience</w:t>
      </w:r>
      <w:r>
        <w:t xml:space="preserve"> 26 (36): 9107–16. https://doi.org/10.1523/JNEUROSCI.2622-06.2006.</w:t>
      </w:r>
    </w:p>
    <w:p w14:paraId="6A970E03" w14:textId="77777777" w:rsidR="00B360CE" w:rsidRDefault="00B360CE" w:rsidP="00B360CE">
      <w:pPr>
        <w:pStyle w:val="Bibliography"/>
      </w:pPr>
      <w:r>
        <w:t xml:space="preserve">Nagasaki, H., H. Itoh, K. Hashizume, T. Furuna, H. Maruyama, and T. Kinugasa. 1996. “Walking Patterns and Finger Rhythm of Older Adults.” </w:t>
      </w:r>
      <w:r>
        <w:rPr>
          <w:i/>
          <w:iCs/>
        </w:rPr>
        <w:t>Perceptual and Motor Skills</w:t>
      </w:r>
      <w:r>
        <w:t xml:space="preserve"> 82 (2): 435–47. https://doi.org/10.2466/pms.1996.82.2.435.</w:t>
      </w:r>
    </w:p>
    <w:p w14:paraId="40016FD1" w14:textId="77777777" w:rsidR="00B360CE" w:rsidRDefault="00B360CE" w:rsidP="00B360CE">
      <w:pPr>
        <w:pStyle w:val="Bibliography"/>
      </w:pPr>
      <w:r>
        <w:t xml:space="preserve">Reisman, Darcy S., Hannah J. Block, and Amy J. Bastian. 2005. “Interlimb Coordination During Locomotion: What Can Be Adapted and Stored?” </w:t>
      </w:r>
      <w:r>
        <w:rPr>
          <w:i/>
          <w:iCs/>
        </w:rPr>
        <w:t>Journal of Neurophysiology</w:t>
      </w:r>
      <w:r>
        <w:t xml:space="preserve"> 94 (4): 2403–15. https://doi.org/10.1152/jn.00089.2005.</w:t>
      </w:r>
    </w:p>
    <w:p w14:paraId="122B7FE4" w14:textId="77777777" w:rsidR="00B360CE" w:rsidRDefault="00B360CE" w:rsidP="00B360CE">
      <w:pPr>
        <w:pStyle w:val="Bibliography"/>
      </w:pPr>
      <w:r>
        <w:t xml:space="preserve">Reisman, Darcy S., Robert Wityk, Kenneth Silver, and Amy J. Bastian. 2007. “Locomotor Adaptation on a Split-Belt Treadmill Can Improve Walking Symmetry Post-Stroke.” </w:t>
      </w:r>
      <w:r>
        <w:rPr>
          <w:i/>
          <w:iCs/>
        </w:rPr>
        <w:t>Brain: A Journal of Neurology</w:t>
      </w:r>
      <w:r>
        <w:t xml:space="preserve"> 130 (Pt 7): 1861–72. https://doi.org/10.1093/brain/awm035.</w:t>
      </w:r>
    </w:p>
    <w:p w14:paraId="29D614F0" w14:textId="77777777" w:rsidR="00B360CE" w:rsidRDefault="00B360CE" w:rsidP="00B360CE">
      <w:pPr>
        <w:pStyle w:val="Bibliography"/>
      </w:pPr>
      <w:r>
        <w:t xml:space="preserve">Schrack, Jennifer A., Eleanor M. Simonsick, Paulo H.M. Chaves, and Luigi Ferrucci. 2012. “The Role of Energetic Cost in the Age-Related Slowing of Gait Speed.” </w:t>
      </w:r>
      <w:r>
        <w:rPr>
          <w:i/>
          <w:iCs/>
        </w:rPr>
        <w:t xml:space="preserve">Journal of the </w:t>
      </w:r>
      <w:r>
        <w:rPr>
          <w:i/>
          <w:iCs/>
        </w:rPr>
        <w:lastRenderedPageBreak/>
        <w:t>American Geriatrics Society</w:t>
      </w:r>
      <w:r>
        <w:t xml:space="preserve"> 60 (10): 1811–16. https://doi.org/10.1111/j.1532-5415.2012.04153.x.</w:t>
      </w:r>
    </w:p>
    <w:p w14:paraId="14EDFD21" w14:textId="77777777" w:rsidR="00B360CE" w:rsidRDefault="00B360CE" w:rsidP="00B360CE">
      <w:pPr>
        <w:pStyle w:val="Bibliography"/>
      </w:pPr>
      <w:r>
        <w:t xml:space="preserve">Silder, Amy, Bryan Heiderscheit, and Darryl G. Thelen. 2008. “Active and Passive Contributions to Joint Kinetics during Walking in Older Adults.” </w:t>
      </w:r>
      <w:r>
        <w:rPr>
          <w:i/>
          <w:iCs/>
        </w:rPr>
        <w:t>Journal of Biomechanics</w:t>
      </w:r>
      <w:r>
        <w:t xml:space="preserve"> 41 (7): 1520–27. https://doi.org/10.1016/j.jbiomech.2008.02.016.</w:t>
      </w:r>
    </w:p>
    <w:p w14:paraId="09148879" w14:textId="77777777" w:rsidR="00B360CE" w:rsidRDefault="00B360CE" w:rsidP="00B360CE">
      <w:pPr>
        <w:pStyle w:val="Bibliography"/>
      </w:pPr>
      <w:r>
        <w:t xml:space="preserve">Umberger, Brian R., and Philip E. Martin. 2007. “Mechanical Power and Efficiency of Level Walking with Different Stride Rates.” </w:t>
      </w:r>
      <w:r>
        <w:rPr>
          <w:i/>
          <w:iCs/>
        </w:rPr>
        <w:t>Journal of Experimental Biology</w:t>
      </w:r>
      <w:r>
        <w:t xml:space="preserve"> 210 (18): 3255–65. https://doi.org/10.1242/jeb.000950.</w:t>
      </w:r>
    </w:p>
    <w:p w14:paraId="4545D396" w14:textId="4BEE2C0E" w:rsidR="00A57023" w:rsidRPr="00D912DE" w:rsidRDefault="001B20A6" w:rsidP="00A57023">
      <w:pPr>
        <w:pStyle w:val="BodyText"/>
        <w:rPr>
          <w:rFonts w:ascii="Sitka Text" w:hAnsi="Sitka Text"/>
        </w:rPr>
      </w:pPr>
      <w:r w:rsidRPr="00D912DE">
        <w:rPr>
          <w:rFonts w:ascii="Sitka Text" w:hAnsi="Sitka Text"/>
        </w:rPr>
        <w:fldChar w:fldCharType="end"/>
      </w:r>
    </w:p>
    <w:sectPr w:rsidR="00A57023" w:rsidRPr="00D912DE">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DA4FC3C" w14:textId="77777777" w:rsidR="002D5B84" w:rsidRDefault="002D5B84">
      <w:pPr>
        <w:spacing w:after="0"/>
      </w:pPr>
      <w:r>
        <w:separator/>
      </w:r>
    </w:p>
  </w:endnote>
  <w:endnote w:type="continuationSeparator" w:id="0">
    <w:p w14:paraId="68383A06" w14:textId="77777777" w:rsidR="002D5B84" w:rsidRDefault="002D5B84">
      <w:pPr>
        <w:spacing w:after="0"/>
      </w:pPr>
      <w:r>
        <w:continuationSeparator/>
      </w:r>
    </w:p>
  </w:endnote>
  <w:endnote w:type="continuationNotice" w:id="1">
    <w:p w14:paraId="18FC3F0A" w14:textId="77777777" w:rsidR="002D5B84" w:rsidRDefault="002D5B84">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itka Text">
    <w:panose1 w:val="02000505000000020004"/>
    <w:charset w:val="00"/>
    <w:family w:val="auto"/>
    <w:pitch w:val="variable"/>
    <w:sig w:usb0="A00002EF" w:usb1="4000204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9669833" w14:textId="77777777" w:rsidR="002D5B84" w:rsidRDefault="002D5B84">
      <w:r>
        <w:separator/>
      </w:r>
    </w:p>
  </w:footnote>
  <w:footnote w:type="continuationSeparator" w:id="0">
    <w:p w14:paraId="0DC20DFD" w14:textId="77777777" w:rsidR="002D5B84" w:rsidRDefault="002D5B84">
      <w:r>
        <w:continuationSeparator/>
      </w:r>
    </w:p>
  </w:footnote>
  <w:footnote w:type="continuationNotice" w:id="1">
    <w:p w14:paraId="435A6A4B" w14:textId="77777777" w:rsidR="002D5B84" w:rsidRDefault="002D5B84">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A990"/>
    <w:multiLevelType w:val="multilevel"/>
    <w:tmpl w:val="2B1E9DF6"/>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00A991"/>
    <w:multiLevelType w:val="multilevel"/>
    <w:tmpl w:val="A2DC4A2E"/>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2" w15:restartNumberingAfterBreak="0">
    <w:nsid w:val="2DE4312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2064984732">
    <w:abstractNumId w:val="0"/>
  </w:num>
  <w:num w:numId="2" w16cid:durableId="1086196253">
    <w:abstractNumId w:val="1"/>
  </w:num>
  <w:num w:numId="3" w16cid:durableId="1867136365">
    <w:abstractNumId w:val="1"/>
  </w:num>
  <w:num w:numId="4" w16cid:durableId="2005625476">
    <w:abstractNumId w:val="1"/>
  </w:num>
  <w:num w:numId="5" w16cid:durableId="38568379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 w:id="1"/>
  </w:footnotePr>
  <w:endnotePr>
    <w:endnote w:id="-1"/>
    <w:endnote w:id="0"/>
    <w:endnote w:id="1"/>
  </w:endnotePr>
  <w:compat>
    <w:compatSetting w:name="compatibilityMode" w:uri="http://schemas.microsoft.com/office/word" w:val="12"/>
    <w:compatSetting w:name="useWord2013TrackBottomHyphenation" w:uri="http://schemas.microsoft.com/office/word" w:val="1"/>
  </w:compat>
  <w:rsids>
    <w:rsidRoot w:val="01C315BF"/>
    <w:rsid w:val="00000B18"/>
    <w:rsid w:val="00003187"/>
    <w:rsid w:val="000073AF"/>
    <w:rsid w:val="00010924"/>
    <w:rsid w:val="00014451"/>
    <w:rsid w:val="000212C5"/>
    <w:rsid w:val="00021677"/>
    <w:rsid w:val="00022A28"/>
    <w:rsid w:val="0002461B"/>
    <w:rsid w:val="00024EA3"/>
    <w:rsid w:val="00027DBF"/>
    <w:rsid w:val="000305D4"/>
    <w:rsid w:val="00031FB9"/>
    <w:rsid w:val="000326E1"/>
    <w:rsid w:val="00045EEA"/>
    <w:rsid w:val="00046954"/>
    <w:rsid w:val="00046C6E"/>
    <w:rsid w:val="00050392"/>
    <w:rsid w:val="000518E5"/>
    <w:rsid w:val="00052FE6"/>
    <w:rsid w:val="00054C9D"/>
    <w:rsid w:val="00055885"/>
    <w:rsid w:val="00057583"/>
    <w:rsid w:val="00057D96"/>
    <w:rsid w:val="000614FE"/>
    <w:rsid w:val="00061C7B"/>
    <w:rsid w:val="00064038"/>
    <w:rsid w:val="000659EF"/>
    <w:rsid w:val="00070AC7"/>
    <w:rsid w:val="00070B5D"/>
    <w:rsid w:val="00071523"/>
    <w:rsid w:val="00073B37"/>
    <w:rsid w:val="000772AF"/>
    <w:rsid w:val="0008515A"/>
    <w:rsid w:val="00086D1E"/>
    <w:rsid w:val="000915CE"/>
    <w:rsid w:val="000927FA"/>
    <w:rsid w:val="000945E6"/>
    <w:rsid w:val="0009713B"/>
    <w:rsid w:val="000A2786"/>
    <w:rsid w:val="000A39E2"/>
    <w:rsid w:val="000A4F87"/>
    <w:rsid w:val="000A549E"/>
    <w:rsid w:val="000B0A33"/>
    <w:rsid w:val="000B1151"/>
    <w:rsid w:val="000B27D2"/>
    <w:rsid w:val="000C3CF6"/>
    <w:rsid w:val="000D3A7E"/>
    <w:rsid w:val="000D5AF8"/>
    <w:rsid w:val="000D7895"/>
    <w:rsid w:val="000E15AE"/>
    <w:rsid w:val="000E1E11"/>
    <w:rsid w:val="000E286E"/>
    <w:rsid w:val="000E4487"/>
    <w:rsid w:val="000E4C7C"/>
    <w:rsid w:val="000E5E9C"/>
    <w:rsid w:val="000F3B2A"/>
    <w:rsid w:val="000F742F"/>
    <w:rsid w:val="00100944"/>
    <w:rsid w:val="00102F08"/>
    <w:rsid w:val="00104FFC"/>
    <w:rsid w:val="0010595A"/>
    <w:rsid w:val="00113350"/>
    <w:rsid w:val="001146CA"/>
    <w:rsid w:val="00114DE8"/>
    <w:rsid w:val="00117246"/>
    <w:rsid w:val="00117664"/>
    <w:rsid w:val="0013224F"/>
    <w:rsid w:val="001328C9"/>
    <w:rsid w:val="0013445F"/>
    <w:rsid w:val="001402E1"/>
    <w:rsid w:val="00144145"/>
    <w:rsid w:val="00145A7A"/>
    <w:rsid w:val="00146A24"/>
    <w:rsid w:val="0014733E"/>
    <w:rsid w:val="001607C7"/>
    <w:rsid w:val="00160892"/>
    <w:rsid w:val="00161274"/>
    <w:rsid w:val="001623D9"/>
    <w:rsid w:val="00165230"/>
    <w:rsid w:val="00167215"/>
    <w:rsid w:val="00176CC1"/>
    <w:rsid w:val="00176E14"/>
    <w:rsid w:val="00177090"/>
    <w:rsid w:val="0017790B"/>
    <w:rsid w:val="00180BD9"/>
    <w:rsid w:val="0018324E"/>
    <w:rsid w:val="0018345D"/>
    <w:rsid w:val="00195A93"/>
    <w:rsid w:val="00195D67"/>
    <w:rsid w:val="001962D9"/>
    <w:rsid w:val="001A1C87"/>
    <w:rsid w:val="001A1FB2"/>
    <w:rsid w:val="001A49DC"/>
    <w:rsid w:val="001A5C3D"/>
    <w:rsid w:val="001A6B82"/>
    <w:rsid w:val="001B1206"/>
    <w:rsid w:val="001B20A6"/>
    <w:rsid w:val="001B4954"/>
    <w:rsid w:val="001B6660"/>
    <w:rsid w:val="001B68A9"/>
    <w:rsid w:val="001B7899"/>
    <w:rsid w:val="001C0B87"/>
    <w:rsid w:val="001C279D"/>
    <w:rsid w:val="001C7CB0"/>
    <w:rsid w:val="001C7CBE"/>
    <w:rsid w:val="001D0765"/>
    <w:rsid w:val="001D5D73"/>
    <w:rsid w:val="001D5DE3"/>
    <w:rsid w:val="001D6637"/>
    <w:rsid w:val="001D7E80"/>
    <w:rsid w:val="001E3FDB"/>
    <w:rsid w:val="001E4178"/>
    <w:rsid w:val="001E72A3"/>
    <w:rsid w:val="001E7BEE"/>
    <w:rsid w:val="001F2122"/>
    <w:rsid w:val="001F483F"/>
    <w:rsid w:val="001F68B5"/>
    <w:rsid w:val="0020090A"/>
    <w:rsid w:val="00211329"/>
    <w:rsid w:val="00211B59"/>
    <w:rsid w:val="002128CE"/>
    <w:rsid w:val="00213DA2"/>
    <w:rsid w:val="0021598F"/>
    <w:rsid w:val="0021683C"/>
    <w:rsid w:val="00217742"/>
    <w:rsid w:val="0022000E"/>
    <w:rsid w:val="0022183F"/>
    <w:rsid w:val="002268E8"/>
    <w:rsid w:val="00226DE2"/>
    <w:rsid w:val="00231E14"/>
    <w:rsid w:val="0023402A"/>
    <w:rsid w:val="002347FB"/>
    <w:rsid w:val="00236FCC"/>
    <w:rsid w:val="00237A9C"/>
    <w:rsid w:val="00237D0D"/>
    <w:rsid w:val="00240793"/>
    <w:rsid w:val="002424C1"/>
    <w:rsid w:val="002430C8"/>
    <w:rsid w:val="002433D7"/>
    <w:rsid w:val="002451D8"/>
    <w:rsid w:val="00245989"/>
    <w:rsid w:val="002475CE"/>
    <w:rsid w:val="002521A3"/>
    <w:rsid w:val="00255488"/>
    <w:rsid w:val="002634C2"/>
    <w:rsid w:val="00270892"/>
    <w:rsid w:val="0027517A"/>
    <w:rsid w:val="00281F13"/>
    <w:rsid w:val="00283096"/>
    <w:rsid w:val="0028705F"/>
    <w:rsid w:val="0029264D"/>
    <w:rsid w:val="00294633"/>
    <w:rsid w:val="00294EA0"/>
    <w:rsid w:val="002A3AFC"/>
    <w:rsid w:val="002B060B"/>
    <w:rsid w:val="002B354A"/>
    <w:rsid w:val="002B5197"/>
    <w:rsid w:val="002C0F51"/>
    <w:rsid w:val="002C1C60"/>
    <w:rsid w:val="002C7AD9"/>
    <w:rsid w:val="002D3FDB"/>
    <w:rsid w:val="002D4732"/>
    <w:rsid w:val="002D5B84"/>
    <w:rsid w:val="002E33E8"/>
    <w:rsid w:val="002E440F"/>
    <w:rsid w:val="002E5FF4"/>
    <w:rsid w:val="002E7708"/>
    <w:rsid w:val="002E7AF4"/>
    <w:rsid w:val="002F4186"/>
    <w:rsid w:val="002F6FDC"/>
    <w:rsid w:val="00301D4D"/>
    <w:rsid w:val="00302FD4"/>
    <w:rsid w:val="00304CF2"/>
    <w:rsid w:val="0030526D"/>
    <w:rsid w:val="003071F9"/>
    <w:rsid w:val="0030797E"/>
    <w:rsid w:val="003122CC"/>
    <w:rsid w:val="00312D3D"/>
    <w:rsid w:val="00314061"/>
    <w:rsid w:val="0031409C"/>
    <w:rsid w:val="00314171"/>
    <w:rsid w:val="00316D7E"/>
    <w:rsid w:val="00320025"/>
    <w:rsid w:val="00321765"/>
    <w:rsid w:val="00322215"/>
    <w:rsid w:val="00322AD7"/>
    <w:rsid w:val="003231D5"/>
    <w:rsid w:val="003304A5"/>
    <w:rsid w:val="00334D91"/>
    <w:rsid w:val="003352E4"/>
    <w:rsid w:val="003417B9"/>
    <w:rsid w:val="003418AA"/>
    <w:rsid w:val="00342F44"/>
    <w:rsid w:val="0034337B"/>
    <w:rsid w:val="003437CD"/>
    <w:rsid w:val="003504C0"/>
    <w:rsid w:val="00350644"/>
    <w:rsid w:val="0035174A"/>
    <w:rsid w:val="00352019"/>
    <w:rsid w:val="00353ED3"/>
    <w:rsid w:val="00357909"/>
    <w:rsid w:val="003600B6"/>
    <w:rsid w:val="0036242E"/>
    <w:rsid w:val="003707BD"/>
    <w:rsid w:val="0037163A"/>
    <w:rsid w:val="003738A1"/>
    <w:rsid w:val="00380E3E"/>
    <w:rsid w:val="003827AC"/>
    <w:rsid w:val="0038414F"/>
    <w:rsid w:val="00395648"/>
    <w:rsid w:val="003975F7"/>
    <w:rsid w:val="003A3D29"/>
    <w:rsid w:val="003B0932"/>
    <w:rsid w:val="003B1F98"/>
    <w:rsid w:val="003B3CF0"/>
    <w:rsid w:val="003B6E63"/>
    <w:rsid w:val="003B778F"/>
    <w:rsid w:val="003C4904"/>
    <w:rsid w:val="003C5ECD"/>
    <w:rsid w:val="003D0944"/>
    <w:rsid w:val="003D3503"/>
    <w:rsid w:val="003D6415"/>
    <w:rsid w:val="003D6A84"/>
    <w:rsid w:val="003D7553"/>
    <w:rsid w:val="003D77FE"/>
    <w:rsid w:val="003E034D"/>
    <w:rsid w:val="003E04B7"/>
    <w:rsid w:val="003E09A7"/>
    <w:rsid w:val="003E11F9"/>
    <w:rsid w:val="003E353C"/>
    <w:rsid w:val="003E5255"/>
    <w:rsid w:val="003E58C3"/>
    <w:rsid w:val="003E78CC"/>
    <w:rsid w:val="003F0E1C"/>
    <w:rsid w:val="00404D70"/>
    <w:rsid w:val="0040531F"/>
    <w:rsid w:val="004132B4"/>
    <w:rsid w:val="0041411A"/>
    <w:rsid w:val="00416485"/>
    <w:rsid w:val="00421993"/>
    <w:rsid w:val="00422371"/>
    <w:rsid w:val="00426EF3"/>
    <w:rsid w:val="0043177C"/>
    <w:rsid w:val="00431B30"/>
    <w:rsid w:val="0043662A"/>
    <w:rsid w:val="00443B23"/>
    <w:rsid w:val="004474D3"/>
    <w:rsid w:val="00450500"/>
    <w:rsid w:val="00450B88"/>
    <w:rsid w:val="0045261B"/>
    <w:rsid w:val="00453A92"/>
    <w:rsid w:val="00457EB2"/>
    <w:rsid w:val="00464312"/>
    <w:rsid w:val="00466ECB"/>
    <w:rsid w:val="00467977"/>
    <w:rsid w:val="00467F52"/>
    <w:rsid w:val="0047288E"/>
    <w:rsid w:val="004772EB"/>
    <w:rsid w:val="00480091"/>
    <w:rsid w:val="004800C7"/>
    <w:rsid w:val="0048273B"/>
    <w:rsid w:val="00482AA4"/>
    <w:rsid w:val="004835D1"/>
    <w:rsid w:val="004860C2"/>
    <w:rsid w:val="00487EE2"/>
    <w:rsid w:val="004918A3"/>
    <w:rsid w:val="004959EF"/>
    <w:rsid w:val="004A1C80"/>
    <w:rsid w:val="004A6740"/>
    <w:rsid w:val="004A7362"/>
    <w:rsid w:val="004B176C"/>
    <w:rsid w:val="004B2CAC"/>
    <w:rsid w:val="004B4C2C"/>
    <w:rsid w:val="004B4CC9"/>
    <w:rsid w:val="004B6E63"/>
    <w:rsid w:val="004C3C35"/>
    <w:rsid w:val="004C3E8F"/>
    <w:rsid w:val="004D00F7"/>
    <w:rsid w:val="004D302D"/>
    <w:rsid w:val="004D4212"/>
    <w:rsid w:val="004D57F3"/>
    <w:rsid w:val="004E2BBF"/>
    <w:rsid w:val="004E3663"/>
    <w:rsid w:val="004E52AB"/>
    <w:rsid w:val="004F3F3B"/>
    <w:rsid w:val="004F5380"/>
    <w:rsid w:val="00504A4F"/>
    <w:rsid w:val="005055C9"/>
    <w:rsid w:val="0051288C"/>
    <w:rsid w:val="00520E2E"/>
    <w:rsid w:val="00525894"/>
    <w:rsid w:val="00527145"/>
    <w:rsid w:val="0052752B"/>
    <w:rsid w:val="0053030C"/>
    <w:rsid w:val="00530BC9"/>
    <w:rsid w:val="00533CF8"/>
    <w:rsid w:val="0053478B"/>
    <w:rsid w:val="00535C15"/>
    <w:rsid w:val="00542AD4"/>
    <w:rsid w:val="005437B1"/>
    <w:rsid w:val="0054456F"/>
    <w:rsid w:val="0054723F"/>
    <w:rsid w:val="0054743C"/>
    <w:rsid w:val="0055323B"/>
    <w:rsid w:val="005535A3"/>
    <w:rsid w:val="005550DB"/>
    <w:rsid w:val="0055574B"/>
    <w:rsid w:val="00555D8F"/>
    <w:rsid w:val="0056555F"/>
    <w:rsid w:val="005671E5"/>
    <w:rsid w:val="00573BD1"/>
    <w:rsid w:val="0057586B"/>
    <w:rsid w:val="00580549"/>
    <w:rsid w:val="00580B96"/>
    <w:rsid w:val="00583716"/>
    <w:rsid w:val="0059156F"/>
    <w:rsid w:val="00591683"/>
    <w:rsid w:val="00591F72"/>
    <w:rsid w:val="00593375"/>
    <w:rsid w:val="00594EF1"/>
    <w:rsid w:val="00596D0F"/>
    <w:rsid w:val="005A3603"/>
    <w:rsid w:val="005A3B8F"/>
    <w:rsid w:val="005B176A"/>
    <w:rsid w:val="005B60FE"/>
    <w:rsid w:val="005C246B"/>
    <w:rsid w:val="005C3AF8"/>
    <w:rsid w:val="005D7568"/>
    <w:rsid w:val="005E0FD1"/>
    <w:rsid w:val="005E34C0"/>
    <w:rsid w:val="005E3E8A"/>
    <w:rsid w:val="005E463C"/>
    <w:rsid w:val="005F11DD"/>
    <w:rsid w:val="005F5216"/>
    <w:rsid w:val="006001F3"/>
    <w:rsid w:val="00601C68"/>
    <w:rsid w:val="0060607F"/>
    <w:rsid w:val="00606220"/>
    <w:rsid w:val="0060657C"/>
    <w:rsid w:val="006068D8"/>
    <w:rsid w:val="00607512"/>
    <w:rsid w:val="00617FB1"/>
    <w:rsid w:val="006262A9"/>
    <w:rsid w:val="00627CC9"/>
    <w:rsid w:val="0063212D"/>
    <w:rsid w:val="00640112"/>
    <w:rsid w:val="0064207F"/>
    <w:rsid w:val="006441C0"/>
    <w:rsid w:val="00646BBF"/>
    <w:rsid w:val="00653135"/>
    <w:rsid w:val="0065360D"/>
    <w:rsid w:val="00655612"/>
    <w:rsid w:val="006637F3"/>
    <w:rsid w:val="00663E0E"/>
    <w:rsid w:val="0066458D"/>
    <w:rsid w:val="0066685E"/>
    <w:rsid w:val="00667372"/>
    <w:rsid w:val="006767C0"/>
    <w:rsid w:val="00677938"/>
    <w:rsid w:val="006800CB"/>
    <w:rsid w:val="0068110E"/>
    <w:rsid w:val="006835CA"/>
    <w:rsid w:val="006835E2"/>
    <w:rsid w:val="006843CC"/>
    <w:rsid w:val="00686028"/>
    <w:rsid w:val="006A5DBD"/>
    <w:rsid w:val="006A7469"/>
    <w:rsid w:val="006B1111"/>
    <w:rsid w:val="006B65B0"/>
    <w:rsid w:val="006B77BF"/>
    <w:rsid w:val="006C36E7"/>
    <w:rsid w:val="006C42F2"/>
    <w:rsid w:val="006C4775"/>
    <w:rsid w:val="006D12B9"/>
    <w:rsid w:val="006D19CA"/>
    <w:rsid w:val="006D7D7A"/>
    <w:rsid w:val="006E19C7"/>
    <w:rsid w:val="006E30EE"/>
    <w:rsid w:val="006E6434"/>
    <w:rsid w:val="006E68CD"/>
    <w:rsid w:val="006F048E"/>
    <w:rsid w:val="006F2E70"/>
    <w:rsid w:val="0070085A"/>
    <w:rsid w:val="00704815"/>
    <w:rsid w:val="007077D2"/>
    <w:rsid w:val="00715013"/>
    <w:rsid w:val="00722D1D"/>
    <w:rsid w:val="00722E7E"/>
    <w:rsid w:val="007242AD"/>
    <w:rsid w:val="007266AF"/>
    <w:rsid w:val="00733D14"/>
    <w:rsid w:val="00736772"/>
    <w:rsid w:val="007404BA"/>
    <w:rsid w:val="00741FB1"/>
    <w:rsid w:val="00744470"/>
    <w:rsid w:val="00744C45"/>
    <w:rsid w:val="0074655B"/>
    <w:rsid w:val="00752EB9"/>
    <w:rsid w:val="00757410"/>
    <w:rsid w:val="00760D75"/>
    <w:rsid w:val="00761A83"/>
    <w:rsid w:val="00762030"/>
    <w:rsid w:val="00762881"/>
    <w:rsid w:val="0076361B"/>
    <w:rsid w:val="00763C20"/>
    <w:rsid w:val="00764520"/>
    <w:rsid w:val="00765106"/>
    <w:rsid w:val="0076677A"/>
    <w:rsid w:val="00766916"/>
    <w:rsid w:val="00767B47"/>
    <w:rsid w:val="00774CF7"/>
    <w:rsid w:val="00782242"/>
    <w:rsid w:val="00782E24"/>
    <w:rsid w:val="00784938"/>
    <w:rsid w:val="00784973"/>
    <w:rsid w:val="0078745E"/>
    <w:rsid w:val="00794734"/>
    <w:rsid w:val="00796FD3"/>
    <w:rsid w:val="007A2B21"/>
    <w:rsid w:val="007A2C7A"/>
    <w:rsid w:val="007A5075"/>
    <w:rsid w:val="007B0D9D"/>
    <w:rsid w:val="007B7BA9"/>
    <w:rsid w:val="007C2919"/>
    <w:rsid w:val="007C3310"/>
    <w:rsid w:val="007C4FE9"/>
    <w:rsid w:val="007D3149"/>
    <w:rsid w:val="007D6698"/>
    <w:rsid w:val="007E09AA"/>
    <w:rsid w:val="007E5225"/>
    <w:rsid w:val="007E7947"/>
    <w:rsid w:val="00800D70"/>
    <w:rsid w:val="00801449"/>
    <w:rsid w:val="00806F16"/>
    <w:rsid w:val="00811709"/>
    <w:rsid w:val="00812730"/>
    <w:rsid w:val="008130CB"/>
    <w:rsid w:val="00815849"/>
    <w:rsid w:val="008169EC"/>
    <w:rsid w:val="00816B0F"/>
    <w:rsid w:val="008234CF"/>
    <w:rsid w:val="00823850"/>
    <w:rsid w:val="008249D5"/>
    <w:rsid w:val="00824A1D"/>
    <w:rsid w:val="00824F43"/>
    <w:rsid w:val="00832BA8"/>
    <w:rsid w:val="00833C7A"/>
    <w:rsid w:val="00837B11"/>
    <w:rsid w:val="0085462E"/>
    <w:rsid w:val="00857CA2"/>
    <w:rsid w:val="00872B71"/>
    <w:rsid w:val="008738B4"/>
    <w:rsid w:val="0088066D"/>
    <w:rsid w:val="008831C6"/>
    <w:rsid w:val="00887794"/>
    <w:rsid w:val="008905D3"/>
    <w:rsid w:val="00892905"/>
    <w:rsid w:val="00897197"/>
    <w:rsid w:val="008A06C4"/>
    <w:rsid w:val="008A5D70"/>
    <w:rsid w:val="008A60D5"/>
    <w:rsid w:val="008A6BD4"/>
    <w:rsid w:val="008B189E"/>
    <w:rsid w:val="008B6670"/>
    <w:rsid w:val="008B788C"/>
    <w:rsid w:val="008C0B0B"/>
    <w:rsid w:val="008C4897"/>
    <w:rsid w:val="008C6586"/>
    <w:rsid w:val="008C7ABA"/>
    <w:rsid w:val="008D590E"/>
    <w:rsid w:val="008E3788"/>
    <w:rsid w:val="008F3453"/>
    <w:rsid w:val="008F4765"/>
    <w:rsid w:val="008F76F3"/>
    <w:rsid w:val="00901095"/>
    <w:rsid w:val="00901DFC"/>
    <w:rsid w:val="009064F5"/>
    <w:rsid w:val="00910216"/>
    <w:rsid w:val="00914D8A"/>
    <w:rsid w:val="00917610"/>
    <w:rsid w:val="00922B26"/>
    <w:rsid w:val="00923FA9"/>
    <w:rsid w:val="00927ADF"/>
    <w:rsid w:val="009323F1"/>
    <w:rsid w:val="00932972"/>
    <w:rsid w:val="009339D7"/>
    <w:rsid w:val="00933B33"/>
    <w:rsid w:val="00934D77"/>
    <w:rsid w:val="0094391A"/>
    <w:rsid w:val="009459D9"/>
    <w:rsid w:val="0094646F"/>
    <w:rsid w:val="009510C8"/>
    <w:rsid w:val="00960F10"/>
    <w:rsid w:val="00961235"/>
    <w:rsid w:val="0096145F"/>
    <w:rsid w:val="00965BCD"/>
    <w:rsid w:val="00965C99"/>
    <w:rsid w:val="00966C9E"/>
    <w:rsid w:val="0096703F"/>
    <w:rsid w:val="009670D8"/>
    <w:rsid w:val="00967406"/>
    <w:rsid w:val="009674C1"/>
    <w:rsid w:val="009724FB"/>
    <w:rsid w:val="0097481B"/>
    <w:rsid w:val="00974A62"/>
    <w:rsid w:val="00975974"/>
    <w:rsid w:val="009819C6"/>
    <w:rsid w:val="00986776"/>
    <w:rsid w:val="009933A0"/>
    <w:rsid w:val="00995FBC"/>
    <w:rsid w:val="009A0D58"/>
    <w:rsid w:val="009A0EAE"/>
    <w:rsid w:val="009A2D42"/>
    <w:rsid w:val="009A3797"/>
    <w:rsid w:val="009B01F7"/>
    <w:rsid w:val="009B0AD5"/>
    <w:rsid w:val="009B782E"/>
    <w:rsid w:val="009C0852"/>
    <w:rsid w:val="009C6C01"/>
    <w:rsid w:val="009C6DA5"/>
    <w:rsid w:val="009D24E0"/>
    <w:rsid w:val="009D2FE0"/>
    <w:rsid w:val="009E1D58"/>
    <w:rsid w:val="009E1D74"/>
    <w:rsid w:val="009E5C8E"/>
    <w:rsid w:val="009E70A4"/>
    <w:rsid w:val="009F07E5"/>
    <w:rsid w:val="009F4AF3"/>
    <w:rsid w:val="009F6FD3"/>
    <w:rsid w:val="00A00E0F"/>
    <w:rsid w:val="00A0291C"/>
    <w:rsid w:val="00A04BF3"/>
    <w:rsid w:val="00A05DC7"/>
    <w:rsid w:val="00A162ED"/>
    <w:rsid w:val="00A20F2E"/>
    <w:rsid w:val="00A25354"/>
    <w:rsid w:val="00A25F2A"/>
    <w:rsid w:val="00A3398B"/>
    <w:rsid w:val="00A349AB"/>
    <w:rsid w:val="00A363A1"/>
    <w:rsid w:val="00A3645B"/>
    <w:rsid w:val="00A5442A"/>
    <w:rsid w:val="00A55BE0"/>
    <w:rsid w:val="00A562D0"/>
    <w:rsid w:val="00A57023"/>
    <w:rsid w:val="00A574C4"/>
    <w:rsid w:val="00A600B3"/>
    <w:rsid w:val="00A601DD"/>
    <w:rsid w:val="00A60F67"/>
    <w:rsid w:val="00A62FCA"/>
    <w:rsid w:val="00A64B0D"/>
    <w:rsid w:val="00A67B95"/>
    <w:rsid w:val="00A71FC8"/>
    <w:rsid w:val="00A73A8C"/>
    <w:rsid w:val="00A7588A"/>
    <w:rsid w:val="00A76109"/>
    <w:rsid w:val="00A761E7"/>
    <w:rsid w:val="00A93362"/>
    <w:rsid w:val="00A93847"/>
    <w:rsid w:val="00A9449C"/>
    <w:rsid w:val="00A994F3"/>
    <w:rsid w:val="00AA1045"/>
    <w:rsid w:val="00AA3BA9"/>
    <w:rsid w:val="00AA63BA"/>
    <w:rsid w:val="00AA6AC3"/>
    <w:rsid w:val="00AB06E2"/>
    <w:rsid w:val="00AB07DC"/>
    <w:rsid w:val="00AB07FA"/>
    <w:rsid w:val="00AB0C90"/>
    <w:rsid w:val="00AB0CD6"/>
    <w:rsid w:val="00AB291A"/>
    <w:rsid w:val="00AB2DD5"/>
    <w:rsid w:val="00AB30CC"/>
    <w:rsid w:val="00AB359A"/>
    <w:rsid w:val="00AC0A5D"/>
    <w:rsid w:val="00AC3111"/>
    <w:rsid w:val="00AC778B"/>
    <w:rsid w:val="00AC7CA5"/>
    <w:rsid w:val="00AD0D10"/>
    <w:rsid w:val="00AD1A8D"/>
    <w:rsid w:val="00AD4DEC"/>
    <w:rsid w:val="00AD7B7C"/>
    <w:rsid w:val="00AF3A3F"/>
    <w:rsid w:val="00AF6A80"/>
    <w:rsid w:val="00B01923"/>
    <w:rsid w:val="00B03031"/>
    <w:rsid w:val="00B06F19"/>
    <w:rsid w:val="00B10F3A"/>
    <w:rsid w:val="00B11BED"/>
    <w:rsid w:val="00B13352"/>
    <w:rsid w:val="00B147B8"/>
    <w:rsid w:val="00B15663"/>
    <w:rsid w:val="00B1618F"/>
    <w:rsid w:val="00B17828"/>
    <w:rsid w:val="00B17B49"/>
    <w:rsid w:val="00B204ED"/>
    <w:rsid w:val="00B21102"/>
    <w:rsid w:val="00B2155C"/>
    <w:rsid w:val="00B21723"/>
    <w:rsid w:val="00B249DF"/>
    <w:rsid w:val="00B25A5C"/>
    <w:rsid w:val="00B30D87"/>
    <w:rsid w:val="00B315CB"/>
    <w:rsid w:val="00B347F5"/>
    <w:rsid w:val="00B360CE"/>
    <w:rsid w:val="00B45797"/>
    <w:rsid w:val="00B46814"/>
    <w:rsid w:val="00B47705"/>
    <w:rsid w:val="00B47BA5"/>
    <w:rsid w:val="00B47D4A"/>
    <w:rsid w:val="00B5082D"/>
    <w:rsid w:val="00B519B0"/>
    <w:rsid w:val="00B51EDA"/>
    <w:rsid w:val="00B532CC"/>
    <w:rsid w:val="00B53C8A"/>
    <w:rsid w:val="00B53F99"/>
    <w:rsid w:val="00B578C1"/>
    <w:rsid w:val="00B605B4"/>
    <w:rsid w:val="00B66BC9"/>
    <w:rsid w:val="00B70AF3"/>
    <w:rsid w:val="00B75C46"/>
    <w:rsid w:val="00B828CE"/>
    <w:rsid w:val="00B83597"/>
    <w:rsid w:val="00B85A0F"/>
    <w:rsid w:val="00B86763"/>
    <w:rsid w:val="00B87D16"/>
    <w:rsid w:val="00B94008"/>
    <w:rsid w:val="00B95277"/>
    <w:rsid w:val="00B960ED"/>
    <w:rsid w:val="00B97207"/>
    <w:rsid w:val="00BA3199"/>
    <w:rsid w:val="00BA415F"/>
    <w:rsid w:val="00BA6015"/>
    <w:rsid w:val="00BB0BD5"/>
    <w:rsid w:val="00BB60FE"/>
    <w:rsid w:val="00BB68BA"/>
    <w:rsid w:val="00BC6BCD"/>
    <w:rsid w:val="00BC6DAD"/>
    <w:rsid w:val="00BC75BE"/>
    <w:rsid w:val="00BD23F1"/>
    <w:rsid w:val="00BE108D"/>
    <w:rsid w:val="00BF33C5"/>
    <w:rsid w:val="00BF7788"/>
    <w:rsid w:val="00C030F7"/>
    <w:rsid w:val="00C04720"/>
    <w:rsid w:val="00C11742"/>
    <w:rsid w:val="00C15979"/>
    <w:rsid w:val="00C21719"/>
    <w:rsid w:val="00C23C20"/>
    <w:rsid w:val="00C24F17"/>
    <w:rsid w:val="00C26F5B"/>
    <w:rsid w:val="00C27150"/>
    <w:rsid w:val="00C33FB9"/>
    <w:rsid w:val="00C443EB"/>
    <w:rsid w:val="00C47E11"/>
    <w:rsid w:val="00C51A31"/>
    <w:rsid w:val="00C51D9E"/>
    <w:rsid w:val="00C5286B"/>
    <w:rsid w:val="00C529EA"/>
    <w:rsid w:val="00C5414A"/>
    <w:rsid w:val="00C57DB2"/>
    <w:rsid w:val="00C60129"/>
    <w:rsid w:val="00C608CD"/>
    <w:rsid w:val="00C61B69"/>
    <w:rsid w:val="00C6360A"/>
    <w:rsid w:val="00C63E00"/>
    <w:rsid w:val="00C65CC9"/>
    <w:rsid w:val="00C7204E"/>
    <w:rsid w:val="00C7396C"/>
    <w:rsid w:val="00C75F78"/>
    <w:rsid w:val="00C80F27"/>
    <w:rsid w:val="00C82A5A"/>
    <w:rsid w:val="00C83089"/>
    <w:rsid w:val="00C846BB"/>
    <w:rsid w:val="00C8776C"/>
    <w:rsid w:val="00C953CD"/>
    <w:rsid w:val="00C97132"/>
    <w:rsid w:val="00CA0A42"/>
    <w:rsid w:val="00CA0C3A"/>
    <w:rsid w:val="00CA34C9"/>
    <w:rsid w:val="00CB04B0"/>
    <w:rsid w:val="00CB1F46"/>
    <w:rsid w:val="00CB2182"/>
    <w:rsid w:val="00CB6566"/>
    <w:rsid w:val="00CC18E1"/>
    <w:rsid w:val="00CC3FF5"/>
    <w:rsid w:val="00CC40BF"/>
    <w:rsid w:val="00CE1B9D"/>
    <w:rsid w:val="00CE2410"/>
    <w:rsid w:val="00CF0268"/>
    <w:rsid w:val="00CF15B5"/>
    <w:rsid w:val="00CF238E"/>
    <w:rsid w:val="00CF4374"/>
    <w:rsid w:val="00D04B7F"/>
    <w:rsid w:val="00D06BC0"/>
    <w:rsid w:val="00D117CF"/>
    <w:rsid w:val="00D11E55"/>
    <w:rsid w:val="00D15126"/>
    <w:rsid w:val="00D16A63"/>
    <w:rsid w:val="00D16B96"/>
    <w:rsid w:val="00D16FDA"/>
    <w:rsid w:val="00D21C9A"/>
    <w:rsid w:val="00D21D34"/>
    <w:rsid w:val="00D30D9C"/>
    <w:rsid w:val="00D313D7"/>
    <w:rsid w:val="00D31CCC"/>
    <w:rsid w:val="00D3298E"/>
    <w:rsid w:val="00D3400D"/>
    <w:rsid w:val="00D41B93"/>
    <w:rsid w:val="00D43A5B"/>
    <w:rsid w:val="00D44AA6"/>
    <w:rsid w:val="00D53251"/>
    <w:rsid w:val="00D5394C"/>
    <w:rsid w:val="00D54660"/>
    <w:rsid w:val="00D5543C"/>
    <w:rsid w:val="00D605BF"/>
    <w:rsid w:val="00D641F1"/>
    <w:rsid w:val="00D65588"/>
    <w:rsid w:val="00D6562C"/>
    <w:rsid w:val="00D66D80"/>
    <w:rsid w:val="00D70BEB"/>
    <w:rsid w:val="00D71264"/>
    <w:rsid w:val="00D74AB9"/>
    <w:rsid w:val="00D7576B"/>
    <w:rsid w:val="00D83AFC"/>
    <w:rsid w:val="00D912DE"/>
    <w:rsid w:val="00D92588"/>
    <w:rsid w:val="00D92B2D"/>
    <w:rsid w:val="00D95469"/>
    <w:rsid w:val="00D95E6F"/>
    <w:rsid w:val="00DA28E7"/>
    <w:rsid w:val="00DA2AAA"/>
    <w:rsid w:val="00DB3E41"/>
    <w:rsid w:val="00DB509A"/>
    <w:rsid w:val="00DC0ACB"/>
    <w:rsid w:val="00DC2592"/>
    <w:rsid w:val="00DC293B"/>
    <w:rsid w:val="00DC5058"/>
    <w:rsid w:val="00DD21AB"/>
    <w:rsid w:val="00DD4205"/>
    <w:rsid w:val="00DD6753"/>
    <w:rsid w:val="00DE3AE1"/>
    <w:rsid w:val="00DE4B74"/>
    <w:rsid w:val="00DE6E64"/>
    <w:rsid w:val="00DF128E"/>
    <w:rsid w:val="00DF6AF1"/>
    <w:rsid w:val="00DF7044"/>
    <w:rsid w:val="00E023CB"/>
    <w:rsid w:val="00E07789"/>
    <w:rsid w:val="00E146B6"/>
    <w:rsid w:val="00E17937"/>
    <w:rsid w:val="00E24D51"/>
    <w:rsid w:val="00E30C6E"/>
    <w:rsid w:val="00E35125"/>
    <w:rsid w:val="00E3513D"/>
    <w:rsid w:val="00E40ECC"/>
    <w:rsid w:val="00E41C74"/>
    <w:rsid w:val="00E46DC9"/>
    <w:rsid w:val="00E5187B"/>
    <w:rsid w:val="00E53F96"/>
    <w:rsid w:val="00E5782E"/>
    <w:rsid w:val="00E64C45"/>
    <w:rsid w:val="00E65118"/>
    <w:rsid w:val="00E70E7F"/>
    <w:rsid w:val="00E720B8"/>
    <w:rsid w:val="00E75443"/>
    <w:rsid w:val="00E76942"/>
    <w:rsid w:val="00E80CD8"/>
    <w:rsid w:val="00E83257"/>
    <w:rsid w:val="00E90ED4"/>
    <w:rsid w:val="00E91186"/>
    <w:rsid w:val="00E9121D"/>
    <w:rsid w:val="00E91DDE"/>
    <w:rsid w:val="00E925DD"/>
    <w:rsid w:val="00E92C74"/>
    <w:rsid w:val="00E95465"/>
    <w:rsid w:val="00E96C1C"/>
    <w:rsid w:val="00E9720A"/>
    <w:rsid w:val="00E9793A"/>
    <w:rsid w:val="00EA0784"/>
    <w:rsid w:val="00EA404C"/>
    <w:rsid w:val="00EA7CEE"/>
    <w:rsid w:val="00EB2915"/>
    <w:rsid w:val="00EC05DF"/>
    <w:rsid w:val="00EC3EF1"/>
    <w:rsid w:val="00EC4477"/>
    <w:rsid w:val="00EC4BCA"/>
    <w:rsid w:val="00EC51FB"/>
    <w:rsid w:val="00EC7B93"/>
    <w:rsid w:val="00ED07F3"/>
    <w:rsid w:val="00ED08DD"/>
    <w:rsid w:val="00ED2C09"/>
    <w:rsid w:val="00ED4243"/>
    <w:rsid w:val="00ED5130"/>
    <w:rsid w:val="00EE0304"/>
    <w:rsid w:val="00EE2E93"/>
    <w:rsid w:val="00EE7DC2"/>
    <w:rsid w:val="00EF6C71"/>
    <w:rsid w:val="00F0162C"/>
    <w:rsid w:val="00F04201"/>
    <w:rsid w:val="00F04E42"/>
    <w:rsid w:val="00F06040"/>
    <w:rsid w:val="00F128E3"/>
    <w:rsid w:val="00F12B7F"/>
    <w:rsid w:val="00F147D6"/>
    <w:rsid w:val="00F20A8F"/>
    <w:rsid w:val="00F26536"/>
    <w:rsid w:val="00F316FE"/>
    <w:rsid w:val="00F32C41"/>
    <w:rsid w:val="00F32C64"/>
    <w:rsid w:val="00F35CE3"/>
    <w:rsid w:val="00F375FC"/>
    <w:rsid w:val="00F378C6"/>
    <w:rsid w:val="00F40A82"/>
    <w:rsid w:val="00F40AFD"/>
    <w:rsid w:val="00F40CAC"/>
    <w:rsid w:val="00F437D6"/>
    <w:rsid w:val="00F43867"/>
    <w:rsid w:val="00F43FA9"/>
    <w:rsid w:val="00F4401D"/>
    <w:rsid w:val="00F447B2"/>
    <w:rsid w:val="00F453D5"/>
    <w:rsid w:val="00F51740"/>
    <w:rsid w:val="00F53CA7"/>
    <w:rsid w:val="00F56E85"/>
    <w:rsid w:val="00F57959"/>
    <w:rsid w:val="00F60809"/>
    <w:rsid w:val="00F62B11"/>
    <w:rsid w:val="00F62F57"/>
    <w:rsid w:val="00F643F6"/>
    <w:rsid w:val="00F657D0"/>
    <w:rsid w:val="00F74901"/>
    <w:rsid w:val="00F76769"/>
    <w:rsid w:val="00F76E1A"/>
    <w:rsid w:val="00F81F0F"/>
    <w:rsid w:val="00F86A19"/>
    <w:rsid w:val="00F914CE"/>
    <w:rsid w:val="00F93791"/>
    <w:rsid w:val="00F94979"/>
    <w:rsid w:val="00F94C17"/>
    <w:rsid w:val="00F95983"/>
    <w:rsid w:val="00F966F8"/>
    <w:rsid w:val="00FB0B37"/>
    <w:rsid w:val="00FB2939"/>
    <w:rsid w:val="00FB490D"/>
    <w:rsid w:val="00FB54AE"/>
    <w:rsid w:val="00FB614B"/>
    <w:rsid w:val="00FC0630"/>
    <w:rsid w:val="00FC294C"/>
    <w:rsid w:val="00FC2E67"/>
    <w:rsid w:val="00FC466A"/>
    <w:rsid w:val="00FC5539"/>
    <w:rsid w:val="00FC6444"/>
    <w:rsid w:val="00FD0AAE"/>
    <w:rsid w:val="00FD280A"/>
    <w:rsid w:val="00FD43D1"/>
    <w:rsid w:val="00FE14DF"/>
    <w:rsid w:val="00FE2F26"/>
    <w:rsid w:val="00FF11D2"/>
    <w:rsid w:val="00FF4A9D"/>
    <w:rsid w:val="00FF7F8A"/>
    <w:rsid w:val="010DCD47"/>
    <w:rsid w:val="01C315BF"/>
    <w:rsid w:val="023BAF9C"/>
    <w:rsid w:val="02FE3FA8"/>
    <w:rsid w:val="03C497DA"/>
    <w:rsid w:val="0427487F"/>
    <w:rsid w:val="04C59175"/>
    <w:rsid w:val="04E8C82A"/>
    <w:rsid w:val="05350B95"/>
    <w:rsid w:val="05F78474"/>
    <w:rsid w:val="065AD10D"/>
    <w:rsid w:val="06B99A4E"/>
    <w:rsid w:val="06F66ADB"/>
    <w:rsid w:val="079D3EB1"/>
    <w:rsid w:val="085BA4A0"/>
    <w:rsid w:val="08737EA8"/>
    <w:rsid w:val="08CF68A6"/>
    <w:rsid w:val="0989EAE2"/>
    <w:rsid w:val="09C42289"/>
    <w:rsid w:val="09E4B21C"/>
    <w:rsid w:val="09E961BC"/>
    <w:rsid w:val="0A04FA89"/>
    <w:rsid w:val="0A093550"/>
    <w:rsid w:val="0A0E1313"/>
    <w:rsid w:val="0ACF0F56"/>
    <w:rsid w:val="0B4F47C9"/>
    <w:rsid w:val="0C15E9D6"/>
    <w:rsid w:val="0C3D132D"/>
    <w:rsid w:val="0CF59B57"/>
    <w:rsid w:val="0D295465"/>
    <w:rsid w:val="0D374681"/>
    <w:rsid w:val="0DD86207"/>
    <w:rsid w:val="0E31F487"/>
    <w:rsid w:val="0E8EAB13"/>
    <w:rsid w:val="0E95D4FB"/>
    <w:rsid w:val="0F50292D"/>
    <w:rsid w:val="0F9BE2FB"/>
    <w:rsid w:val="100C3301"/>
    <w:rsid w:val="100EA9DD"/>
    <w:rsid w:val="1022C576"/>
    <w:rsid w:val="108B4F99"/>
    <w:rsid w:val="1177EFFA"/>
    <w:rsid w:val="11E1FD65"/>
    <w:rsid w:val="121634BE"/>
    <w:rsid w:val="125C8FB1"/>
    <w:rsid w:val="130D8880"/>
    <w:rsid w:val="13FF7A23"/>
    <w:rsid w:val="14C28F45"/>
    <w:rsid w:val="14DF0694"/>
    <w:rsid w:val="14FDF19D"/>
    <w:rsid w:val="15C216A3"/>
    <w:rsid w:val="16C0A19B"/>
    <w:rsid w:val="1767A9D3"/>
    <w:rsid w:val="19AE39A6"/>
    <w:rsid w:val="1A0C9899"/>
    <w:rsid w:val="1A355AB3"/>
    <w:rsid w:val="1B0512D6"/>
    <w:rsid w:val="1B893FD7"/>
    <w:rsid w:val="1B8B658C"/>
    <w:rsid w:val="1BCAEA96"/>
    <w:rsid w:val="1C025DB0"/>
    <w:rsid w:val="1CD39CC7"/>
    <w:rsid w:val="1CD99F89"/>
    <w:rsid w:val="1D204B91"/>
    <w:rsid w:val="1E9CABB7"/>
    <w:rsid w:val="1F2678E4"/>
    <w:rsid w:val="1F5B5537"/>
    <w:rsid w:val="1FAB1936"/>
    <w:rsid w:val="1FCBC63C"/>
    <w:rsid w:val="20107B5D"/>
    <w:rsid w:val="205A353B"/>
    <w:rsid w:val="21149C8C"/>
    <w:rsid w:val="21988A5F"/>
    <w:rsid w:val="21A2F3DC"/>
    <w:rsid w:val="21B74FA0"/>
    <w:rsid w:val="220286D0"/>
    <w:rsid w:val="220F6156"/>
    <w:rsid w:val="22538BEB"/>
    <w:rsid w:val="22E49F91"/>
    <w:rsid w:val="23C4A94C"/>
    <w:rsid w:val="23F96252"/>
    <w:rsid w:val="242EC8B6"/>
    <w:rsid w:val="243D0734"/>
    <w:rsid w:val="24A06F79"/>
    <w:rsid w:val="2515C631"/>
    <w:rsid w:val="25190507"/>
    <w:rsid w:val="2538B010"/>
    <w:rsid w:val="25EF81C8"/>
    <w:rsid w:val="261EA410"/>
    <w:rsid w:val="2656609E"/>
    <w:rsid w:val="26569875"/>
    <w:rsid w:val="26916D5A"/>
    <w:rsid w:val="27BCBC08"/>
    <w:rsid w:val="27FAF01C"/>
    <w:rsid w:val="285DD3E3"/>
    <w:rsid w:val="28A2F96A"/>
    <w:rsid w:val="296A6204"/>
    <w:rsid w:val="29800330"/>
    <w:rsid w:val="298FFECB"/>
    <w:rsid w:val="2A0C7BFA"/>
    <w:rsid w:val="2A8B9623"/>
    <w:rsid w:val="2BD363A9"/>
    <w:rsid w:val="2C392529"/>
    <w:rsid w:val="2C393FBA"/>
    <w:rsid w:val="2D0BBF63"/>
    <w:rsid w:val="2D378393"/>
    <w:rsid w:val="2EF66859"/>
    <w:rsid w:val="2F4E5B43"/>
    <w:rsid w:val="2FEA08ED"/>
    <w:rsid w:val="30113B52"/>
    <w:rsid w:val="31165DBB"/>
    <w:rsid w:val="3161E59C"/>
    <w:rsid w:val="31937738"/>
    <w:rsid w:val="31C825FB"/>
    <w:rsid w:val="31CE1DDB"/>
    <w:rsid w:val="3211C5D1"/>
    <w:rsid w:val="323CBA26"/>
    <w:rsid w:val="32945706"/>
    <w:rsid w:val="33721B3F"/>
    <w:rsid w:val="3389EA8E"/>
    <w:rsid w:val="33B0330E"/>
    <w:rsid w:val="33EC11D1"/>
    <w:rsid w:val="34A90D39"/>
    <w:rsid w:val="364A3559"/>
    <w:rsid w:val="366115C8"/>
    <w:rsid w:val="369746A4"/>
    <w:rsid w:val="36A3A0CB"/>
    <w:rsid w:val="36C38508"/>
    <w:rsid w:val="37843F96"/>
    <w:rsid w:val="37D26A1D"/>
    <w:rsid w:val="38D0985C"/>
    <w:rsid w:val="3A3A9D54"/>
    <w:rsid w:val="3AC710CB"/>
    <w:rsid w:val="3AEFC3AC"/>
    <w:rsid w:val="3B47A8F1"/>
    <w:rsid w:val="3BB8FDF6"/>
    <w:rsid w:val="3BD05E30"/>
    <w:rsid w:val="3C7A19BF"/>
    <w:rsid w:val="3CD42D1B"/>
    <w:rsid w:val="3D2365A0"/>
    <w:rsid w:val="3D5FB582"/>
    <w:rsid w:val="3E04AD41"/>
    <w:rsid w:val="3E4EE2E2"/>
    <w:rsid w:val="3EC70CAA"/>
    <w:rsid w:val="3ED00E1E"/>
    <w:rsid w:val="3F595619"/>
    <w:rsid w:val="3F84D4F3"/>
    <w:rsid w:val="3FAB379B"/>
    <w:rsid w:val="410C389C"/>
    <w:rsid w:val="4278CB11"/>
    <w:rsid w:val="430F5294"/>
    <w:rsid w:val="43177CD6"/>
    <w:rsid w:val="43CB975A"/>
    <w:rsid w:val="441CCC41"/>
    <w:rsid w:val="448B13D9"/>
    <w:rsid w:val="44AB680F"/>
    <w:rsid w:val="46EE33D7"/>
    <w:rsid w:val="46F7CD84"/>
    <w:rsid w:val="47B1BEA7"/>
    <w:rsid w:val="48A696CE"/>
    <w:rsid w:val="49BB3D09"/>
    <w:rsid w:val="49F6CFAF"/>
    <w:rsid w:val="4B2C4155"/>
    <w:rsid w:val="4C4248D5"/>
    <w:rsid w:val="4C5C1802"/>
    <w:rsid w:val="4CA9B0AF"/>
    <w:rsid w:val="4D5C9DF9"/>
    <w:rsid w:val="4DD3468A"/>
    <w:rsid w:val="4DDD88FA"/>
    <w:rsid w:val="4E186544"/>
    <w:rsid w:val="4E4C71F0"/>
    <w:rsid w:val="4EA52EA9"/>
    <w:rsid w:val="4EAC32DD"/>
    <w:rsid w:val="4ED9A128"/>
    <w:rsid w:val="4FC36714"/>
    <w:rsid w:val="4FD22D9F"/>
    <w:rsid w:val="500475DB"/>
    <w:rsid w:val="50383597"/>
    <w:rsid w:val="506DC9A1"/>
    <w:rsid w:val="50871413"/>
    <w:rsid w:val="508723E7"/>
    <w:rsid w:val="50EAC2C9"/>
    <w:rsid w:val="5232F45E"/>
    <w:rsid w:val="52F46CC0"/>
    <w:rsid w:val="534E852E"/>
    <w:rsid w:val="543A28CC"/>
    <w:rsid w:val="549B6DFD"/>
    <w:rsid w:val="54DC47E9"/>
    <w:rsid w:val="54EF7E9F"/>
    <w:rsid w:val="54F0BAFB"/>
    <w:rsid w:val="5556B869"/>
    <w:rsid w:val="5600FE60"/>
    <w:rsid w:val="5634C695"/>
    <w:rsid w:val="568C0909"/>
    <w:rsid w:val="56D16BA0"/>
    <w:rsid w:val="584F6C4D"/>
    <w:rsid w:val="58A071AB"/>
    <w:rsid w:val="58BB4D8B"/>
    <w:rsid w:val="594A1557"/>
    <w:rsid w:val="5975CDE2"/>
    <w:rsid w:val="598ABE18"/>
    <w:rsid w:val="59FE6703"/>
    <w:rsid w:val="5AD412A0"/>
    <w:rsid w:val="5BA46250"/>
    <w:rsid w:val="5C1943EE"/>
    <w:rsid w:val="5C90F175"/>
    <w:rsid w:val="5CFAF612"/>
    <w:rsid w:val="5E1AE8CE"/>
    <w:rsid w:val="5E2C83E3"/>
    <w:rsid w:val="5E2D590C"/>
    <w:rsid w:val="5E5DA901"/>
    <w:rsid w:val="5EB28BE3"/>
    <w:rsid w:val="5FF0F6A6"/>
    <w:rsid w:val="607A91E4"/>
    <w:rsid w:val="61CEFDB0"/>
    <w:rsid w:val="623F489F"/>
    <w:rsid w:val="6291BDB2"/>
    <w:rsid w:val="62A394D4"/>
    <w:rsid w:val="6344A346"/>
    <w:rsid w:val="637D4129"/>
    <w:rsid w:val="63D3F6A3"/>
    <w:rsid w:val="641B5132"/>
    <w:rsid w:val="646A4B4F"/>
    <w:rsid w:val="649EFABF"/>
    <w:rsid w:val="64AC8011"/>
    <w:rsid w:val="64CE076C"/>
    <w:rsid w:val="65789E65"/>
    <w:rsid w:val="65D205D6"/>
    <w:rsid w:val="6637F031"/>
    <w:rsid w:val="6658B8D1"/>
    <w:rsid w:val="666C3EB7"/>
    <w:rsid w:val="66FB8D8D"/>
    <w:rsid w:val="680C0E97"/>
    <w:rsid w:val="68AE1869"/>
    <w:rsid w:val="69638E3F"/>
    <w:rsid w:val="6A6B306D"/>
    <w:rsid w:val="6A6C606C"/>
    <w:rsid w:val="6A96EB4D"/>
    <w:rsid w:val="6AB950B2"/>
    <w:rsid w:val="6B4FA9C3"/>
    <w:rsid w:val="6C155595"/>
    <w:rsid w:val="6C7B804D"/>
    <w:rsid w:val="6D355ADA"/>
    <w:rsid w:val="6DA4B8BF"/>
    <w:rsid w:val="6DCC1A77"/>
    <w:rsid w:val="6DF04482"/>
    <w:rsid w:val="6E8CAC6B"/>
    <w:rsid w:val="6EEBB753"/>
    <w:rsid w:val="6F020526"/>
    <w:rsid w:val="6F641359"/>
    <w:rsid w:val="6F8AA26F"/>
    <w:rsid w:val="7178850B"/>
    <w:rsid w:val="719076A8"/>
    <w:rsid w:val="72F4AE27"/>
    <w:rsid w:val="74A286BF"/>
    <w:rsid w:val="75A9332C"/>
    <w:rsid w:val="75E4A170"/>
    <w:rsid w:val="7725149C"/>
    <w:rsid w:val="77589916"/>
    <w:rsid w:val="7798601B"/>
    <w:rsid w:val="7811523D"/>
    <w:rsid w:val="78F53E40"/>
    <w:rsid w:val="7A7F8F8B"/>
    <w:rsid w:val="7A8EF9EF"/>
    <w:rsid w:val="7ADBB3DF"/>
    <w:rsid w:val="7B43FE8D"/>
    <w:rsid w:val="7B7A8927"/>
    <w:rsid w:val="7C506DB7"/>
    <w:rsid w:val="7CFEE5FD"/>
    <w:rsid w:val="7E21AD47"/>
    <w:rsid w:val="7F153A8A"/>
    <w:rsid w:val="7F364D4C"/>
    <w:rsid w:val="7F403419"/>
    <w:rsid w:val="7F528FFC"/>
  </w:rsids>
  <m:mathPr>
    <m:mathFont m:val="Cambria Math"/>
    <m:brkBin m:val="before"/>
    <m:brkBinSub m:val="--"/>
    <m:smallFrac m:val="0"/>
    <m:dispDef/>
    <m:lMargin m:val="0"/>
    <m:rMargin m:val="0"/>
    <m:defJc m:val="centerGroup"/>
    <m:wrapRight/>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8"/>
    <o:shapelayout v:ext="edit">
      <o:idmap v:ext="edit" data="1"/>
    </o:shapelayout>
  </w:shapeDefaults>
  <w:decimalSymbol w:val="."/>
  <w:listSeparator w:val=","/>
  <w14:docId w14:val="299F0959"/>
  <w15:docId w15:val="{0022946A-4134-4F48-B4F2-D020EA8E12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caption" w:uiPriority="35" w:qFormat="1"/>
    <w:lsdException w:name="Strong" w:uiPriority="22"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Intense Emphasis" w:uiPriority="2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D0765"/>
    <w:pPr>
      <w:jc w:val="both"/>
    </w:pPr>
    <w:rPr>
      <w:rFonts w:ascii="Cambria" w:hAnsi="Cambria"/>
    </w:rPr>
  </w:style>
  <w:style w:type="paragraph" w:styleId="Heading1">
    <w:name w:val="heading 1"/>
    <w:basedOn w:val="Normal"/>
    <w:next w:val="BodyText"/>
    <w:link w:val="Heading1Char"/>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link w:val="Heading2Char"/>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824A1D"/>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link w:val="TitleChar"/>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pPr>
      <w:spacing w:after="0"/>
      <w:ind w:left="720" w:hanging="720"/>
    </w:pPr>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uiPriority w:val="35"/>
    <w:qFormat/>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uiPriority w:val="35"/>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styleId="CommentText">
    <w:name w:val="annotation text"/>
    <w:basedOn w:val="Normal"/>
    <w:link w:val="CommentTextChar"/>
    <w:rPr>
      <w:sz w:val="20"/>
      <w:szCs w:val="20"/>
    </w:rPr>
  </w:style>
  <w:style w:type="character" w:customStyle="1" w:styleId="CommentTextChar">
    <w:name w:val="Comment Text Char"/>
    <w:basedOn w:val="DefaultParagraphFont"/>
    <w:link w:val="CommentText"/>
    <w:rPr>
      <w:sz w:val="20"/>
      <w:szCs w:val="20"/>
    </w:rPr>
  </w:style>
  <w:style w:type="character" w:styleId="CommentReference">
    <w:name w:val="annotation reference"/>
    <w:basedOn w:val="DefaultParagraphFont"/>
    <w:rPr>
      <w:sz w:val="16"/>
      <w:szCs w:val="16"/>
    </w:rPr>
  </w:style>
  <w:style w:type="paragraph" w:styleId="Header">
    <w:name w:val="header"/>
    <w:basedOn w:val="Normal"/>
    <w:link w:val="HeaderChar"/>
    <w:rsid w:val="006068D8"/>
    <w:pPr>
      <w:tabs>
        <w:tab w:val="center" w:pos="4680"/>
        <w:tab w:val="right" w:pos="9360"/>
      </w:tabs>
      <w:spacing w:after="0"/>
    </w:pPr>
  </w:style>
  <w:style w:type="character" w:customStyle="1" w:styleId="HeaderChar">
    <w:name w:val="Header Char"/>
    <w:basedOn w:val="DefaultParagraphFont"/>
    <w:link w:val="Header"/>
    <w:rsid w:val="006068D8"/>
  </w:style>
  <w:style w:type="paragraph" w:styleId="Footer">
    <w:name w:val="footer"/>
    <w:basedOn w:val="Normal"/>
    <w:link w:val="FooterChar"/>
    <w:rsid w:val="006068D8"/>
    <w:pPr>
      <w:tabs>
        <w:tab w:val="center" w:pos="4680"/>
        <w:tab w:val="right" w:pos="9360"/>
      </w:tabs>
      <w:spacing w:after="0"/>
    </w:pPr>
  </w:style>
  <w:style w:type="character" w:customStyle="1" w:styleId="FooterChar">
    <w:name w:val="Footer Char"/>
    <w:basedOn w:val="DefaultParagraphFont"/>
    <w:link w:val="Footer"/>
    <w:rsid w:val="006068D8"/>
  </w:style>
  <w:style w:type="character" w:customStyle="1" w:styleId="TitleChar">
    <w:name w:val="Title Char"/>
    <w:basedOn w:val="DefaultParagraphFont"/>
    <w:link w:val="Title"/>
    <w:rsid w:val="00806F16"/>
    <w:rPr>
      <w:rFonts w:asciiTheme="majorHAnsi" w:eastAsiaTheme="majorEastAsia" w:hAnsiTheme="majorHAnsi" w:cstheme="majorBidi"/>
      <w:b/>
      <w:bCs/>
      <w:color w:val="345A8A" w:themeColor="accent1" w:themeShade="B5"/>
      <w:sz w:val="36"/>
      <w:szCs w:val="36"/>
    </w:rPr>
  </w:style>
  <w:style w:type="character" w:customStyle="1" w:styleId="BodyTextChar">
    <w:name w:val="Body Text Char"/>
    <w:basedOn w:val="DefaultParagraphFont"/>
    <w:link w:val="BodyText"/>
    <w:rsid w:val="00FF4A9D"/>
  </w:style>
  <w:style w:type="character" w:styleId="UnresolvedMention">
    <w:name w:val="Unresolved Mention"/>
    <w:basedOn w:val="DefaultParagraphFont"/>
    <w:uiPriority w:val="99"/>
    <w:semiHidden/>
    <w:unhideWhenUsed/>
    <w:rsid w:val="009A3797"/>
    <w:rPr>
      <w:color w:val="605E5C"/>
      <w:shd w:val="clear" w:color="auto" w:fill="E1DFDD"/>
    </w:rPr>
  </w:style>
  <w:style w:type="character" w:styleId="IntenseEmphasis">
    <w:name w:val="Intense Emphasis"/>
    <w:uiPriority w:val="21"/>
    <w:qFormat/>
    <w:rsid w:val="00466ECB"/>
    <w:rPr>
      <w:i/>
      <w:iCs/>
      <w:color w:val="4472C4"/>
    </w:rPr>
  </w:style>
  <w:style w:type="character" w:customStyle="1" w:styleId="Heading1Char">
    <w:name w:val="Heading 1 Char"/>
    <w:basedOn w:val="DefaultParagraphFont"/>
    <w:link w:val="Heading1"/>
    <w:uiPriority w:val="9"/>
    <w:rsid w:val="006B1111"/>
    <w:rPr>
      <w:rFonts w:asciiTheme="majorHAnsi" w:eastAsiaTheme="majorEastAsia" w:hAnsiTheme="majorHAnsi" w:cstheme="majorBidi"/>
      <w:b/>
      <w:bCs/>
      <w:color w:val="4F81BD" w:themeColor="accent1"/>
      <w:sz w:val="32"/>
      <w:szCs w:val="32"/>
    </w:rPr>
  </w:style>
  <w:style w:type="character" w:styleId="Strong">
    <w:name w:val="Strong"/>
    <w:basedOn w:val="DefaultParagraphFont"/>
    <w:uiPriority w:val="22"/>
    <w:qFormat/>
    <w:rsid w:val="006B1111"/>
    <w:rPr>
      <w:b/>
      <w:bCs/>
    </w:rPr>
  </w:style>
  <w:style w:type="character" w:customStyle="1" w:styleId="Heading2Char">
    <w:name w:val="Heading 2 Char"/>
    <w:basedOn w:val="DefaultParagraphFont"/>
    <w:link w:val="Heading2"/>
    <w:uiPriority w:val="9"/>
    <w:rsid w:val="008130CB"/>
    <w:rPr>
      <w:rFonts w:asciiTheme="majorHAnsi" w:eastAsiaTheme="majorEastAsia" w:hAnsiTheme="majorHAnsi" w:cstheme="majorBidi"/>
      <w:b/>
      <w:bCs/>
      <w:color w:val="4F81BD" w:themeColor="accent1"/>
      <w:sz w:val="28"/>
      <w:szCs w:val="28"/>
    </w:rPr>
  </w:style>
  <w:style w:type="paragraph" w:styleId="CommentSubject">
    <w:name w:val="annotation subject"/>
    <w:basedOn w:val="CommentText"/>
    <w:next w:val="CommentText"/>
    <w:link w:val="CommentSubjectChar"/>
    <w:rsid w:val="003F0E1C"/>
    <w:rPr>
      <w:b/>
      <w:bCs/>
    </w:rPr>
  </w:style>
  <w:style w:type="character" w:customStyle="1" w:styleId="CommentSubjectChar">
    <w:name w:val="Comment Subject Char"/>
    <w:basedOn w:val="CommentTextChar"/>
    <w:link w:val="CommentSubject"/>
    <w:rsid w:val="003F0E1C"/>
    <w:rPr>
      <w:rFonts w:ascii="Cambria" w:hAnsi="Cambria"/>
      <w:b/>
      <w:bCs/>
      <w:sz w:val="20"/>
      <w:szCs w:val="20"/>
    </w:rPr>
  </w:style>
  <w:style w:type="paragraph" w:styleId="ListParagraph">
    <w:name w:val="List Paragraph"/>
    <w:basedOn w:val="Normal"/>
    <w:uiPriority w:val="34"/>
    <w:qFormat/>
    <w:rsid w:val="00986776"/>
    <w:pPr>
      <w:spacing w:after="160" w:line="259" w:lineRule="auto"/>
      <w:ind w:left="720"/>
      <w:contextualSpacing/>
      <w:jc w:val="left"/>
    </w:pPr>
    <w:rPr>
      <w:rFonts w:asciiTheme="minorHAnsi" w:hAnsiTheme="minorHAnsi"/>
      <w:kern w:val="2"/>
      <w:sz w:val="22"/>
      <w:szCs w:val="22"/>
    </w:rPr>
  </w:style>
  <w:style w:type="paragraph" w:styleId="Revision">
    <w:name w:val="Revision"/>
    <w:hidden/>
    <w:rsid w:val="00DE4B74"/>
    <w:pPr>
      <w:spacing w:after="0"/>
    </w:pPr>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8700588">
      <w:bodyDiv w:val="1"/>
      <w:marLeft w:val="0"/>
      <w:marRight w:val="0"/>
      <w:marTop w:val="0"/>
      <w:marBottom w:val="0"/>
      <w:divBdr>
        <w:top w:val="none" w:sz="0" w:space="0" w:color="auto"/>
        <w:left w:val="none" w:sz="0" w:space="0" w:color="auto"/>
        <w:bottom w:val="none" w:sz="0" w:space="0" w:color="auto"/>
        <w:right w:val="none" w:sz="0" w:space="0" w:color="auto"/>
      </w:divBdr>
    </w:div>
    <w:div w:id="218711696">
      <w:bodyDiv w:val="1"/>
      <w:marLeft w:val="0"/>
      <w:marRight w:val="0"/>
      <w:marTop w:val="0"/>
      <w:marBottom w:val="0"/>
      <w:divBdr>
        <w:top w:val="none" w:sz="0" w:space="0" w:color="auto"/>
        <w:left w:val="none" w:sz="0" w:space="0" w:color="auto"/>
        <w:bottom w:val="none" w:sz="0" w:space="0" w:color="auto"/>
        <w:right w:val="none" w:sz="0" w:space="0" w:color="auto"/>
      </w:divBdr>
    </w:div>
    <w:div w:id="390276230">
      <w:bodyDiv w:val="1"/>
      <w:marLeft w:val="0"/>
      <w:marRight w:val="0"/>
      <w:marTop w:val="0"/>
      <w:marBottom w:val="0"/>
      <w:divBdr>
        <w:top w:val="none" w:sz="0" w:space="0" w:color="auto"/>
        <w:left w:val="none" w:sz="0" w:space="0" w:color="auto"/>
        <w:bottom w:val="none" w:sz="0" w:space="0" w:color="auto"/>
        <w:right w:val="none" w:sz="0" w:space="0" w:color="auto"/>
      </w:divBdr>
    </w:div>
    <w:div w:id="560751272">
      <w:bodyDiv w:val="1"/>
      <w:marLeft w:val="0"/>
      <w:marRight w:val="0"/>
      <w:marTop w:val="0"/>
      <w:marBottom w:val="0"/>
      <w:divBdr>
        <w:top w:val="none" w:sz="0" w:space="0" w:color="auto"/>
        <w:left w:val="none" w:sz="0" w:space="0" w:color="auto"/>
        <w:bottom w:val="none" w:sz="0" w:space="0" w:color="auto"/>
        <w:right w:val="none" w:sz="0" w:space="0" w:color="auto"/>
      </w:divBdr>
    </w:div>
    <w:div w:id="676155981">
      <w:bodyDiv w:val="1"/>
      <w:marLeft w:val="0"/>
      <w:marRight w:val="0"/>
      <w:marTop w:val="0"/>
      <w:marBottom w:val="0"/>
      <w:divBdr>
        <w:top w:val="none" w:sz="0" w:space="0" w:color="auto"/>
        <w:left w:val="none" w:sz="0" w:space="0" w:color="auto"/>
        <w:bottom w:val="none" w:sz="0" w:space="0" w:color="auto"/>
        <w:right w:val="none" w:sz="0" w:space="0" w:color="auto"/>
      </w:divBdr>
    </w:div>
    <w:div w:id="932861160">
      <w:bodyDiv w:val="1"/>
      <w:marLeft w:val="0"/>
      <w:marRight w:val="0"/>
      <w:marTop w:val="0"/>
      <w:marBottom w:val="0"/>
      <w:divBdr>
        <w:top w:val="none" w:sz="0" w:space="0" w:color="auto"/>
        <w:left w:val="none" w:sz="0" w:space="0" w:color="auto"/>
        <w:bottom w:val="none" w:sz="0" w:space="0" w:color="auto"/>
        <w:right w:val="none" w:sz="0" w:space="0" w:color="auto"/>
      </w:divBdr>
    </w:div>
    <w:div w:id="976958272">
      <w:bodyDiv w:val="1"/>
      <w:marLeft w:val="0"/>
      <w:marRight w:val="0"/>
      <w:marTop w:val="0"/>
      <w:marBottom w:val="0"/>
      <w:divBdr>
        <w:top w:val="none" w:sz="0" w:space="0" w:color="auto"/>
        <w:left w:val="none" w:sz="0" w:space="0" w:color="auto"/>
        <w:bottom w:val="none" w:sz="0" w:space="0" w:color="auto"/>
        <w:right w:val="none" w:sz="0" w:space="0" w:color="auto"/>
      </w:divBdr>
    </w:div>
    <w:div w:id="1201627636">
      <w:bodyDiv w:val="1"/>
      <w:marLeft w:val="0"/>
      <w:marRight w:val="0"/>
      <w:marTop w:val="0"/>
      <w:marBottom w:val="0"/>
      <w:divBdr>
        <w:top w:val="none" w:sz="0" w:space="0" w:color="auto"/>
        <w:left w:val="none" w:sz="0" w:space="0" w:color="auto"/>
        <w:bottom w:val="none" w:sz="0" w:space="0" w:color="auto"/>
        <w:right w:val="none" w:sz="0" w:space="0" w:color="auto"/>
      </w:divBdr>
    </w:div>
    <w:div w:id="1204252423">
      <w:bodyDiv w:val="1"/>
      <w:marLeft w:val="0"/>
      <w:marRight w:val="0"/>
      <w:marTop w:val="0"/>
      <w:marBottom w:val="0"/>
      <w:divBdr>
        <w:top w:val="none" w:sz="0" w:space="0" w:color="auto"/>
        <w:left w:val="none" w:sz="0" w:space="0" w:color="auto"/>
        <w:bottom w:val="none" w:sz="0" w:space="0" w:color="auto"/>
        <w:right w:val="none" w:sz="0" w:space="0" w:color="auto"/>
      </w:divBdr>
    </w:div>
    <w:div w:id="1373768320">
      <w:bodyDiv w:val="1"/>
      <w:marLeft w:val="0"/>
      <w:marRight w:val="0"/>
      <w:marTop w:val="0"/>
      <w:marBottom w:val="0"/>
      <w:divBdr>
        <w:top w:val="none" w:sz="0" w:space="0" w:color="auto"/>
        <w:left w:val="none" w:sz="0" w:space="0" w:color="auto"/>
        <w:bottom w:val="none" w:sz="0" w:space="0" w:color="auto"/>
        <w:right w:val="none" w:sz="0" w:space="0" w:color="auto"/>
      </w:divBdr>
    </w:div>
    <w:div w:id="1394550328">
      <w:bodyDiv w:val="1"/>
      <w:marLeft w:val="0"/>
      <w:marRight w:val="0"/>
      <w:marTop w:val="0"/>
      <w:marBottom w:val="0"/>
      <w:divBdr>
        <w:top w:val="none" w:sz="0" w:space="0" w:color="auto"/>
        <w:left w:val="none" w:sz="0" w:space="0" w:color="auto"/>
        <w:bottom w:val="none" w:sz="0" w:space="0" w:color="auto"/>
        <w:right w:val="none" w:sz="0" w:space="0" w:color="auto"/>
      </w:divBdr>
    </w:div>
    <w:div w:id="1441024727">
      <w:bodyDiv w:val="1"/>
      <w:marLeft w:val="0"/>
      <w:marRight w:val="0"/>
      <w:marTop w:val="0"/>
      <w:marBottom w:val="0"/>
      <w:divBdr>
        <w:top w:val="none" w:sz="0" w:space="0" w:color="auto"/>
        <w:left w:val="none" w:sz="0" w:space="0" w:color="auto"/>
        <w:bottom w:val="none" w:sz="0" w:space="0" w:color="auto"/>
        <w:right w:val="none" w:sz="0" w:space="0" w:color="auto"/>
      </w:divBdr>
    </w:div>
    <w:div w:id="1490948731">
      <w:bodyDiv w:val="1"/>
      <w:marLeft w:val="0"/>
      <w:marRight w:val="0"/>
      <w:marTop w:val="0"/>
      <w:marBottom w:val="0"/>
      <w:divBdr>
        <w:top w:val="none" w:sz="0" w:space="0" w:color="auto"/>
        <w:left w:val="none" w:sz="0" w:space="0" w:color="auto"/>
        <w:bottom w:val="none" w:sz="0" w:space="0" w:color="auto"/>
        <w:right w:val="none" w:sz="0" w:space="0" w:color="auto"/>
      </w:divBdr>
    </w:div>
    <w:div w:id="1505050603">
      <w:bodyDiv w:val="1"/>
      <w:marLeft w:val="0"/>
      <w:marRight w:val="0"/>
      <w:marTop w:val="0"/>
      <w:marBottom w:val="0"/>
      <w:divBdr>
        <w:top w:val="none" w:sz="0" w:space="0" w:color="auto"/>
        <w:left w:val="none" w:sz="0" w:space="0" w:color="auto"/>
        <w:bottom w:val="none" w:sz="0" w:space="0" w:color="auto"/>
        <w:right w:val="none" w:sz="0" w:space="0" w:color="auto"/>
      </w:divBdr>
    </w:div>
    <w:div w:id="1755471709">
      <w:bodyDiv w:val="1"/>
      <w:marLeft w:val="0"/>
      <w:marRight w:val="0"/>
      <w:marTop w:val="0"/>
      <w:marBottom w:val="0"/>
      <w:divBdr>
        <w:top w:val="none" w:sz="0" w:space="0" w:color="auto"/>
        <w:left w:val="none" w:sz="0" w:space="0" w:color="auto"/>
        <w:bottom w:val="none" w:sz="0" w:space="0" w:color="auto"/>
        <w:right w:val="none" w:sz="0" w:space="0" w:color="auto"/>
      </w:divBdr>
    </w:div>
    <w:div w:id="1771654991">
      <w:bodyDiv w:val="1"/>
      <w:marLeft w:val="0"/>
      <w:marRight w:val="0"/>
      <w:marTop w:val="0"/>
      <w:marBottom w:val="0"/>
      <w:divBdr>
        <w:top w:val="none" w:sz="0" w:space="0" w:color="auto"/>
        <w:left w:val="none" w:sz="0" w:space="0" w:color="auto"/>
        <w:bottom w:val="none" w:sz="0" w:space="0" w:color="auto"/>
        <w:right w:val="none" w:sz="0" w:space="0" w:color="auto"/>
      </w:divBdr>
    </w:div>
    <w:div w:id="1938517255">
      <w:bodyDiv w:val="1"/>
      <w:marLeft w:val="0"/>
      <w:marRight w:val="0"/>
      <w:marTop w:val="0"/>
      <w:marBottom w:val="0"/>
      <w:divBdr>
        <w:top w:val="none" w:sz="0" w:space="0" w:color="auto"/>
        <w:left w:val="none" w:sz="0" w:space="0" w:color="auto"/>
        <w:bottom w:val="none" w:sz="0" w:space="0" w:color="auto"/>
        <w:right w:val="none" w:sz="0" w:space="0" w:color="auto"/>
      </w:divBdr>
    </w:div>
    <w:div w:id="2072190608">
      <w:bodyDiv w:val="1"/>
      <w:marLeft w:val="0"/>
      <w:marRight w:val="0"/>
      <w:marTop w:val="0"/>
      <w:marBottom w:val="0"/>
      <w:divBdr>
        <w:top w:val="none" w:sz="0" w:space="0" w:color="auto"/>
        <w:left w:val="none" w:sz="0" w:space="0" w:color="auto"/>
        <w:bottom w:val="none" w:sz="0" w:space="0" w:color="auto"/>
        <w:right w:val="none" w:sz="0" w:space="0" w:color="auto"/>
      </w:divBdr>
    </w:div>
    <w:div w:id="210780010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67</TotalTime>
  <Pages>11</Pages>
  <Words>9044</Words>
  <Characters>51553</Characters>
  <Application>Microsoft Office Word</Application>
  <DocSecurity>0</DocSecurity>
  <Lines>429</Lines>
  <Paragraphs>120</Paragraphs>
  <ScaleCrop>false</ScaleCrop>
  <Company/>
  <LinksUpToDate>false</LinksUpToDate>
  <CharactersWithSpaces>604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ible, Mac</dc:creator>
  <cp:keywords/>
  <cp:lastModifiedBy>Prible, Mac</cp:lastModifiedBy>
  <cp:revision>179</cp:revision>
  <cp:lastPrinted>2024-10-30T01:08:00Z</cp:lastPrinted>
  <dcterms:created xsi:type="dcterms:W3CDTF">2024-10-07T20:59:00Z</dcterms:created>
  <dcterms:modified xsi:type="dcterms:W3CDTF">2025-01-18T1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rMJeiwxe"/&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